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6EC277" w14:textId="77777777" w:rsidR="002C32BC" w:rsidRPr="00082D4C" w:rsidRDefault="002C32BC" w:rsidP="002C32BC">
      <w:pPr>
        <w:spacing w:line="240" w:lineRule="auto"/>
        <w:rPr>
          <w:rFonts w:cs="Times New Roman"/>
        </w:rPr>
      </w:pPr>
      <w:r w:rsidRPr="00082D4C">
        <w:rPr>
          <w:rFonts w:cs="Times New Roman"/>
        </w:rPr>
        <w:t xml:space="preserve">Supplementary Figure 1. Cumulative incidence of self-harm in the Danish general population overall and by sex, Feb 27, </w:t>
      </w:r>
      <w:proofErr w:type="gramStart"/>
      <w:r w:rsidRPr="00082D4C">
        <w:rPr>
          <w:rFonts w:cs="Times New Roman"/>
        </w:rPr>
        <w:t>2020</w:t>
      </w:r>
      <w:proofErr w:type="gramEnd"/>
      <w:r w:rsidRPr="00082D4C">
        <w:rPr>
          <w:rFonts w:cs="Times New Roman"/>
        </w:rPr>
        <w:t xml:space="preserve"> to Oct 15, 2021</w:t>
      </w:r>
    </w:p>
    <w:p w14:paraId="792708EC" w14:textId="77777777" w:rsidR="002C32BC" w:rsidRPr="00570CB3" w:rsidRDefault="002C32BC" w:rsidP="002C32BC">
      <w:pPr>
        <w:pStyle w:val="Listeafsnit"/>
        <w:numPr>
          <w:ilvl w:val="0"/>
          <w:numId w:val="1"/>
        </w:numPr>
        <w:spacing w:line="240" w:lineRule="auto"/>
        <w:rPr>
          <w:rFonts w:cs="Times New Roman"/>
          <w:b/>
          <w:bCs/>
        </w:rPr>
      </w:pPr>
      <w:r w:rsidRPr="00570CB3">
        <w:rPr>
          <w:rFonts w:cs="Times New Roman"/>
          <w:b/>
          <w:bCs/>
        </w:rPr>
        <w:t>Overall</w:t>
      </w:r>
      <w:r w:rsidRPr="00570CB3">
        <w:rPr>
          <w:rFonts w:cs="Times New Roman"/>
          <w:b/>
          <w:bCs/>
          <w:vertAlign w:val="superscript"/>
        </w:rPr>
        <w:t>*</w:t>
      </w:r>
      <w:r w:rsidRPr="00570CB3">
        <w:rPr>
          <w:rFonts w:cs="Times New Roman"/>
          <w:b/>
          <w:bCs/>
        </w:rPr>
        <w:tab/>
      </w:r>
    </w:p>
    <w:p w14:paraId="698E40B1" w14:textId="77777777" w:rsidR="002C32BC" w:rsidRPr="00D56628" w:rsidRDefault="002C32BC" w:rsidP="002C32BC">
      <w:pPr>
        <w:pStyle w:val="Listeafsnit"/>
        <w:spacing w:line="240" w:lineRule="auto"/>
        <w:rPr>
          <w:rFonts w:cs="Times New Roman"/>
          <w:b/>
          <w:bCs/>
          <w:sz w:val="20"/>
          <w:szCs w:val="20"/>
        </w:rPr>
      </w:pPr>
      <w:r>
        <w:rPr>
          <w:rFonts w:cs="Times New Roman"/>
          <w:b/>
          <w:bCs/>
          <w:noProof/>
          <w:sz w:val="20"/>
          <w:szCs w:val="20"/>
        </w:rPr>
        <w:drawing>
          <wp:inline distT="0" distB="0" distL="0" distR="0" wp14:anchorId="1C499660" wp14:editId="4E1A946D">
            <wp:extent cx="5179073" cy="5509549"/>
            <wp:effectExtent l="0" t="0" r="2540" b="0"/>
            <wp:docPr id="8" name="Billed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Billede 8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83015" cy="55137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54A2FE" w14:textId="77777777" w:rsidR="002C32BC" w:rsidRPr="00D56628" w:rsidRDefault="002C32BC" w:rsidP="002C32BC">
      <w:pPr>
        <w:pStyle w:val="Listeafsnit"/>
        <w:spacing w:line="240" w:lineRule="auto"/>
        <w:rPr>
          <w:rFonts w:cs="Times New Roman"/>
          <w:b/>
          <w:bCs/>
          <w:sz w:val="20"/>
          <w:szCs w:val="20"/>
        </w:rPr>
      </w:pPr>
      <w:r w:rsidRPr="00D56628">
        <w:rPr>
          <w:rFonts w:cs="Times New Roman"/>
          <w:b/>
          <w:bCs/>
          <w:sz w:val="20"/>
          <w:szCs w:val="20"/>
        </w:rPr>
        <w:tab/>
      </w:r>
    </w:p>
    <w:p w14:paraId="76FD91D5" w14:textId="77777777" w:rsidR="002C32BC" w:rsidRPr="00082D4C" w:rsidRDefault="002C32BC" w:rsidP="002C32BC">
      <w:pPr>
        <w:pStyle w:val="Listeafsnit"/>
        <w:spacing w:line="240" w:lineRule="auto"/>
        <w:rPr>
          <w:rFonts w:cs="Times New Roman"/>
        </w:rPr>
      </w:pPr>
      <w:r w:rsidRPr="00082D4C">
        <w:rPr>
          <w:rFonts w:cs="Times New Roman"/>
          <w:vertAlign w:val="superscript"/>
        </w:rPr>
        <w:t>*</w:t>
      </w:r>
      <w:r w:rsidRPr="00082D4C">
        <w:rPr>
          <w:rFonts w:cs="Times New Roman"/>
        </w:rPr>
        <w:t>At end of follow-up, i.e., at</w:t>
      </w:r>
      <w:r w:rsidRPr="00082D4C">
        <w:t xml:space="preserve"> </w:t>
      </w:r>
      <w:r w:rsidRPr="00082D4C">
        <w:rPr>
          <w:rFonts w:cs="Times New Roman"/>
        </w:rPr>
        <w:t>Oct 15, 2021, the cumulative incidence was 0.12 (95% CI 0.11-0.12).</w:t>
      </w:r>
      <w:r w:rsidRPr="00082D4C">
        <w:rPr>
          <w:rFonts w:cs="Times New Roman"/>
        </w:rPr>
        <w:tab/>
      </w:r>
      <w:r w:rsidRPr="00082D4C">
        <w:rPr>
          <w:rFonts w:cs="Times New Roman"/>
        </w:rPr>
        <w:tab/>
      </w:r>
      <w:r w:rsidRPr="00082D4C">
        <w:rPr>
          <w:rFonts w:cs="Times New Roman"/>
        </w:rPr>
        <w:tab/>
      </w:r>
      <w:r w:rsidRPr="00082D4C">
        <w:rPr>
          <w:rFonts w:cs="Times New Roman"/>
        </w:rPr>
        <w:tab/>
      </w:r>
    </w:p>
    <w:p w14:paraId="78D094FB" w14:textId="77777777" w:rsidR="002C32BC" w:rsidRPr="00D56628" w:rsidRDefault="002C32BC" w:rsidP="002C32BC">
      <w:pPr>
        <w:spacing w:line="240" w:lineRule="auto"/>
        <w:rPr>
          <w:rFonts w:cs="Times New Roman"/>
          <w:b/>
          <w:bCs/>
          <w:sz w:val="20"/>
          <w:szCs w:val="20"/>
        </w:rPr>
      </w:pPr>
      <w:r w:rsidRPr="00D56628">
        <w:rPr>
          <w:rFonts w:cs="Times New Roman"/>
          <w:b/>
          <w:bCs/>
          <w:sz w:val="20"/>
          <w:szCs w:val="20"/>
        </w:rPr>
        <w:br w:type="page"/>
      </w:r>
    </w:p>
    <w:p w14:paraId="74F06415" w14:textId="77777777" w:rsidR="002C32BC" w:rsidRPr="00E079A5" w:rsidRDefault="002C32BC" w:rsidP="002C32BC">
      <w:pPr>
        <w:spacing w:line="240" w:lineRule="auto"/>
        <w:ind w:left="360"/>
        <w:rPr>
          <w:rFonts w:cs="Times New Roman"/>
          <w:b/>
          <w:bCs/>
        </w:rPr>
      </w:pPr>
      <w:r>
        <w:rPr>
          <w:rFonts w:cs="Times New Roman"/>
          <w:b/>
          <w:bCs/>
        </w:rPr>
        <w:lastRenderedPageBreak/>
        <w:t>B.</w:t>
      </w:r>
      <w:r w:rsidRPr="00E079A5">
        <w:rPr>
          <w:rFonts w:cs="Times New Roman"/>
          <w:b/>
          <w:bCs/>
        </w:rPr>
        <w:t xml:space="preserve"> Sex</w:t>
      </w:r>
      <w:r w:rsidRPr="00E079A5">
        <w:rPr>
          <w:rFonts w:cs="Times New Roman"/>
          <w:vertAlign w:val="superscript"/>
        </w:rPr>
        <w:t>‡</w:t>
      </w:r>
    </w:p>
    <w:p w14:paraId="453C600E" w14:textId="77777777" w:rsidR="002C32BC" w:rsidRPr="00D56628" w:rsidRDefault="002C32BC" w:rsidP="002C32BC">
      <w:pPr>
        <w:spacing w:line="240" w:lineRule="auto"/>
        <w:rPr>
          <w:rFonts w:cs="Times New Roman"/>
          <w:b/>
          <w:bCs/>
          <w:sz w:val="20"/>
          <w:szCs w:val="20"/>
        </w:rPr>
      </w:pPr>
      <w:r>
        <w:rPr>
          <w:rFonts w:cs="Times New Roman"/>
          <w:b/>
          <w:bCs/>
          <w:noProof/>
          <w:sz w:val="20"/>
          <w:szCs w:val="20"/>
        </w:rPr>
        <w:drawing>
          <wp:inline distT="0" distB="0" distL="0" distR="0" wp14:anchorId="6CBCF23C" wp14:editId="27A5E36E">
            <wp:extent cx="4247909" cy="4619458"/>
            <wp:effectExtent l="0" t="0" r="635" b="0"/>
            <wp:docPr id="7" name="Billed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Billede 7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52710" cy="46246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3DDE9D" w14:textId="77777777" w:rsidR="002C32BC" w:rsidRPr="00082D4C" w:rsidRDefault="002C32BC" w:rsidP="002C32BC">
      <w:pPr>
        <w:spacing w:line="240" w:lineRule="auto"/>
        <w:rPr>
          <w:rFonts w:cs="Times New Roman"/>
          <w:b/>
          <w:bCs/>
        </w:rPr>
      </w:pPr>
      <w:r w:rsidRPr="00082D4C">
        <w:rPr>
          <w:rFonts w:cs="Times New Roman"/>
          <w:vertAlign w:val="superscript"/>
        </w:rPr>
        <w:t>‡</w:t>
      </w:r>
      <w:r w:rsidRPr="00082D4C">
        <w:rPr>
          <w:rFonts w:cs="Times New Roman"/>
        </w:rPr>
        <w:t>At end of follow-up, i.e., at</w:t>
      </w:r>
      <w:r w:rsidRPr="00082D4C">
        <w:t xml:space="preserve"> </w:t>
      </w:r>
      <w:r w:rsidRPr="00082D4C">
        <w:rPr>
          <w:rFonts w:cs="Times New Roman"/>
        </w:rPr>
        <w:t>Oct 15, 2021, the cumulative incidence was 0.09 (95% CI 0.09-0.10) and 0.14 (95% CI 0.14-0.15) for males and females, respectively.</w:t>
      </w:r>
      <w:r w:rsidRPr="00082D4C">
        <w:rPr>
          <w:rFonts w:cs="Times New Roman"/>
          <w:b/>
          <w:bCs/>
        </w:rPr>
        <w:br w:type="page"/>
      </w:r>
    </w:p>
    <w:p w14:paraId="38920B98" w14:textId="77777777" w:rsidR="002C32BC" w:rsidRPr="00082D4C" w:rsidRDefault="002C32BC" w:rsidP="002C32BC">
      <w:pPr>
        <w:spacing w:line="240" w:lineRule="auto"/>
        <w:rPr>
          <w:rFonts w:cs="Times New Roman"/>
          <w:b/>
          <w:bCs/>
        </w:rPr>
        <w:sectPr w:rsidR="002C32BC" w:rsidRPr="00082D4C" w:rsidSect="007612B8">
          <w:pgSz w:w="11906" w:h="16838"/>
          <w:pgMar w:top="1701" w:right="1134" w:bottom="1701" w:left="1134" w:header="708" w:footer="708" w:gutter="0"/>
          <w:cols w:space="708"/>
          <w:docGrid w:linePitch="360"/>
        </w:sectPr>
      </w:pPr>
    </w:p>
    <w:p w14:paraId="55D3A8E6" w14:textId="77777777" w:rsidR="002C32BC" w:rsidRPr="00D56628" w:rsidRDefault="002C32BC" w:rsidP="002C32BC">
      <w:pPr>
        <w:spacing w:line="240" w:lineRule="auto"/>
        <w:rPr>
          <w:rFonts w:cs="Times New Roman"/>
          <w:lang w:val="en-GB"/>
        </w:rPr>
      </w:pPr>
      <w:r w:rsidRPr="00D56628">
        <w:rPr>
          <w:rFonts w:cs="Times New Roman"/>
        </w:rPr>
        <w:lastRenderedPageBreak/>
        <w:t xml:space="preserve">Supplementary Table 1. Definitions of </w:t>
      </w:r>
      <w:r>
        <w:rPr>
          <w:rFonts w:cs="Times New Roman"/>
        </w:rPr>
        <w:t xml:space="preserve">high-risk </w:t>
      </w:r>
      <w:r w:rsidRPr="00D56628">
        <w:rPr>
          <w:rFonts w:cs="Times New Roman"/>
        </w:rPr>
        <w:t>groups.</w:t>
      </w:r>
    </w:p>
    <w:tbl>
      <w:tblPr>
        <w:tblW w:w="1406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900"/>
        <w:gridCol w:w="2580"/>
        <w:gridCol w:w="2041"/>
        <w:gridCol w:w="2779"/>
        <w:gridCol w:w="2380"/>
        <w:gridCol w:w="2380"/>
      </w:tblGrid>
      <w:tr w:rsidR="002C32BC" w:rsidRPr="00A56AC1" w14:paraId="7F0CC19D" w14:textId="77777777" w:rsidTr="001115EE">
        <w:trPr>
          <w:trHeight w:val="660"/>
        </w:trPr>
        <w:tc>
          <w:tcPr>
            <w:tcW w:w="190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40361DD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A56AC1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de-DE" w:eastAsia="de-DE"/>
              </w:rPr>
              <w:t>Measure</w:t>
            </w:r>
            <w:proofErr w:type="spellEnd"/>
          </w:p>
        </w:tc>
        <w:tc>
          <w:tcPr>
            <w:tcW w:w="258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0CE1AC1" w14:textId="77777777" w:rsidR="002C32BC" w:rsidRPr="00A56AC1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A56AC1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de-DE" w:eastAsia="de-DE"/>
              </w:rPr>
              <w:t>Categories</w:t>
            </w:r>
            <w:proofErr w:type="spellEnd"/>
          </w:p>
        </w:tc>
        <w:tc>
          <w:tcPr>
            <w:tcW w:w="2041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DE50BD1" w14:textId="77777777" w:rsidR="002C32BC" w:rsidRPr="00A56AC1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A56AC1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de-DE" w:eastAsia="de-DE"/>
              </w:rPr>
              <w:t>Period</w:t>
            </w:r>
            <w:proofErr w:type="spellEnd"/>
          </w:p>
        </w:tc>
        <w:tc>
          <w:tcPr>
            <w:tcW w:w="2779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703497C" w14:textId="77777777" w:rsidR="002C32BC" w:rsidRPr="00A56AC1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de-DE" w:eastAsia="de-DE"/>
              </w:rPr>
              <w:t xml:space="preserve">Data </w:t>
            </w:r>
            <w:proofErr w:type="spellStart"/>
            <w:r w:rsidRPr="00A56AC1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de-DE" w:eastAsia="de-DE"/>
              </w:rPr>
              <w:t>sources</w:t>
            </w:r>
            <w:proofErr w:type="spellEnd"/>
          </w:p>
        </w:tc>
        <w:tc>
          <w:tcPr>
            <w:tcW w:w="238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4270977" w14:textId="77777777" w:rsidR="002C32BC" w:rsidRPr="00A56AC1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de-DE" w:eastAsia="de-DE"/>
              </w:rPr>
              <w:t xml:space="preserve">Classification </w:t>
            </w:r>
            <w:proofErr w:type="spellStart"/>
            <w:r w:rsidRPr="00A56AC1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de-DE" w:eastAsia="de-DE"/>
              </w:rPr>
              <w:t>system</w:t>
            </w:r>
            <w:proofErr w:type="spellEnd"/>
            <w:r w:rsidRPr="00A56AC1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de-DE" w:eastAsia="de-DE"/>
              </w:rPr>
              <w:t xml:space="preserve"> and </w:t>
            </w:r>
            <w:proofErr w:type="spellStart"/>
            <w:r w:rsidRPr="00A56AC1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de-DE" w:eastAsia="de-DE"/>
              </w:rPr>
              <w:t>codes</w:t>
            </w:r>
            <w:proofErr w:type="spellEnd"/>
          </w:p>
        </w:tc>
        <w:tc>
          <w:tcPr>
            <w:tcW w:w="238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8A2F7E4" w14:textId="77777777" w:rsidR="002C32BC" w:rsidRPr="00A56AC1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de-DE" w:eastAsia="de-DE"/>
              </w:rPr>
              <w:t xml:space="preserve">Data </w:t>
            </w:r>
            <w:proofErr w:type="spellStart"/>
            <w:r w:rsidRPr="00A56AC1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de-DE" w:eastAsia="de-DE"/>
              </w:rPr>
              <w:t>authority</w:t>
            </w:r>
            <w:proofErr w:type="spellEnd"/>
          </w:p>
        </w:tc>
      </w:tr>
      <w:tr w:rsidR="002C32BC" w:rsidRPr="00A56AC1" w14:paraId="0D393B70" w14:textId="77777777" w:rsidTr="001115EE">
        <w:trPr>
          <w:trHeight w:val="1230"/>
        </w:trPr>
        <w:tc>
          <w:tcPr>
            <w:tcW w:w="1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76C916F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Educational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level</w:t>
            </w:r>
            <w:proofErr w:type="spellEnd"/>
          </w:p>
        </w:tc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B140A4C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- Primary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chool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egree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br/>
              <w:t xml:space="preserve">- Higher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than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Primary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chool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(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missing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values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included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)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ADBB737" w14:textId="77777777" w:rsidR="002C32BC" w:rsidRPr="00A56AC1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2019</w:t>
            </w:r>
          </w:p>
        </w:tc>
        <w:tc>
          <w:tcPr>
            <w:tcW w:w="27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A1075E5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Register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ata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on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highest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obtained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educational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level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from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the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Population Education Register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487C5E1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International Standard Classification of Education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7BF33F6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tatistics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Denmark</w:t>
            </w:r>
          </w:p>
        </w:tc>
      </w:tr>
      <w:tr w:rsidR="002C32BC" w:rsidRPr="00A56AC1" w14:paraId="5B5CF4E0" w14:textId="77777777" w:rsidTr="001115EE">
        <w:trPr>
          <w:trHeight w:val="1275"/>
        </w:trPr>
        <w:tc>
          <w:tcPr>
            <w:tcW w:w="1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7A9EDB5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isabilty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pension</w:t>
            </w:r>
            <w:proofErr w:type="spellEnd"/>
          </w:p>
        </w:tc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D113787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 Working</w:t>
            </w: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br/>
              <w:t xml:space="preserve">-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Unemployed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br/>
              <w:t xml:space="preserve">- Disability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pension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br/>
              <w:t>- Pension</w:t>
            </w: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br/>
              <w:t>- Other/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missing</w:t>
            </w:r>
            <w:proofErr w:type="spellEnd"/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88C4323" w14:textId="77777777" w:rsidR="002C32BC" w:rsidRPr="00A56AC1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2019</w:t>
            </w:r>
          </w:p>
        </w:tc>
        <w:tc>
          <w:tcPr>
            <w:tcW w:w="27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7F84A63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The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Employment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Classification Module (Petersson et al., 2011)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B4AAC67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tatistics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Denmark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constructs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a variable on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each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indivdual's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ocio-economic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tatus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based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on national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register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ata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on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income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ources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and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employment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.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AC4CF99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tatistics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Denmark</w:t>
            </w:r>
          </w:p>
        </w:tc>
      </w:tr>
      <w:tr w:rsidR="002C32BC" w:rsidRPr="00A56AC1" w14:paraId="59501007" w14:textId="77777777" w:rsidTr="001115EE">
        <w:trPr>
          <w:trHeight w:val="1020"/>
        </w:trPr>
        <w:tc>
          <w:tcPr>
            <w:tcW w:w="1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82B1C7B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Mental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isorder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</w:p>
        </w:tc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8F04BC3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- Any mental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iagnosis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prior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to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tudy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tart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br/>
              <w:t xml:space="preserve"> -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No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mental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iagnosis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prior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to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tudy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tart</w:t>
            </w:r>
            <w:proofErr w:type="spellEnd"/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59750B4" w14:textId="77777777" w:rsidR="002C32BC" w:rsidRPr="00A56AC1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969-2020 (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ec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27)</w:t>
            </w:r>
          </w:p>
        </w:tc>
        <w:tc>
          <w:tcPr>
            <w:tcW w:w="27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8FFF390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The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anish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Psychiatric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Central </w:t>
            </w:r>
            <w:proofErr w:type="gram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Research(</w:t>
            </w:r>
            <w:proofErr w:type="gram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Mors et al., 2011b) Register/The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anish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National Patient Register(Schmidt et al., 2015)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E2FC3E9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ICD-8: 290-315 (excl. 291.x9, 303.x9, 303.20, 303.28, 303.90 571.00, 571.01, 294.39, 304.x9)</w:t>
            </w: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br/>
              <w:t>ICD-10: F00, F20-F99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97BB15D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The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anish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Health Data Authority</w:t>
            </w:r>
          </w:p>
        </w:tc>
      </w:tr>
      <w:tr w:rsidR="002C32BC" w:rsidRPr="00A56AC1" w14:paraId="0DBACEAC" w14:textId="77777777" w:rsidTr="001115EE">
        <w:trPr>
          <w:trHeight w:val="2040"/>
        </w:trPr>
        <w:tc>
          <w:tcPr>
            <w:tcW w:w="1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F83D52D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evere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mental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isorder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</w:p>
        </w:tc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F960A1F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- Any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evere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mental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iagnosis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prior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to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tudy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tart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br/>
              <w:t xml:space="preserve"> -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No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evere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mental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iagnosis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prior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to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tudy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tart</w:t>
            </w:r>
            <w:proofErr w:type="spellEnd"/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A0F1AF5" w14:textId="77777777" w:rsidR="002C32BC" w:rsidRPr="00A56AC1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969-2020 (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ec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27)</w:t>
            </w:r>
          </w:p>
        </w:tc>
        <w:tc>
          <w:tcPr>
            <w:tcW w:w="27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089FEB9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The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anish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Psychiatric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Central </w:t>
            </w:r>
            <w:proofErr w:type="gram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Research(</w:t>
            </w:r>
            <w:proofErr w:type="gram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Mors et al., 2011b) Register/The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anish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National Patient Register(Schmidt et al., 2015)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8FDD140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ICD</w:t>
            </w:r>
            <w:r w:rsidRPr="00A56AC1">
              <w:rPr>
                <w:rFonts w:ascii="Arial" w:eastAsia="Times New Roman" w:hAnsi="Arial" w:cs="Arial"/>
                <w:sz w:val="18"/>
                <w:szCs w:val="18"/>
                <w:lang w:val="de-DE" w:eastAsia="de-DE"/>
              </w:rPr>
              <w:t>-8: 295.09, 295.19, 295.29, 295.39, 295.49, 295.59, 295.69, 295.89, 295.99, 296.19, 296.39, 298.19, 296.09, 296.29, 298.09, 300.49</w:t>
            </w: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br/>
              <w:t>ICD-10: F20, F30-31, F32-33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C51807B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The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anish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Health Data Authority</w:t>
            </w:r>
          </w:p>
        </w:tc>
      </w:tr>
      <w:tr w:rsidR="002C32BC" w:rsidRPr="00A56AC1" w14:paraId="5D3E3540" w14:textId="77777777" w:rsidTr="001115EE">
        <w:trPr>
          <w:trHeight w:val="2040"/>
        </w:trPr>
        <w:tc>
          <w:tcPr>
            <w:tcW w:w="1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29743D2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ubstance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misuse</w:t>
            </w:r>
            <w:proofErr w:type="spellEnd"/>
          </w:p>
        </w:tc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011B6FE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- Any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ubstance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use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isorder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prior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to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tudy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tart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  </w:t>
            </w: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br/>
              <w:t xml:space="preserve"> -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No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ubstance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use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isorder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prior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to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tudy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tart</w:t>
            </w:r>
            <w:proofErr w:type="spellEnd"/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2A5F0BD" w14:textId="77777777" w:rsidR="002C32BC" w:rsidRPr="00A56AC1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969-2020 (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ec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27)</w:t>
            </w:r>
          </w:p>
        </w:tc>
        <w:tc>
          <w:tcPr>
            <w:tcW w:w="27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3113A90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The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anish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Psychiatric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Central Research Register/The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anish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National Patient Register/The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anish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National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Prescription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gram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Registry(</w:t>
            </w:r>
            <w:proofErr w:type="spellStart"/>
            <w:proofErr w:type="gram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Pottegård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et al., 2017)/The National Registry of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Alcohol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Treatment/The Registry of Drug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Abusers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Undergoing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Treatment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70046C2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de-DE" w:eastAsia="de-DE"/>
              </w:rPr>
              <w:t xml:space="preserve">ICD-8: </w:t>
            </w: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291.x9, 303.x9, 303.20, 303.28, 303.90, 571.00, 571.01, 294.39, 304.x9 </w:t>
            </w: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br/>
            </w:r>
            <w:r w:rsidRPr="00A56AC1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de-DE" w:eastAsia="de-DE"/>
              </w:rPr>
              <w:t xml:space="preserve">ICD-10: </w:t>
            </w: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F10-F19</w:t>
            </w: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br/>
            </w:r>
            <w:r w:rsidRPr="00A56AC1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de-DE" w:eastAsia="de-DE"/>
              </w:rPr>
              <w:t>ATC:</w:t>
            </w: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N07BB (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alcohol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ependence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), N07BC (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opiods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ependence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)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0A74CE7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The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anish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Health Data Authority</w:t>
            </w:r>
          </w:p>
        </w:tc>
      </w:tr>
      <w:tr w:rsidR="002C32BC" w:rsidRPr="00A56AC1" w14:paraId="24F56B89" w14:textId="77777777" w:rsidTr="001115EE">
        <w:trPr>
          <w:trHeight w:val="2070"/>
        </w:trPr>
        <w:tc>
          <w:tcPr>
            <w:tcW w:w="1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68DB17E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lastRenderedPageBreak/>
              <w:t>Homelessness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</w:p>
        </w:tc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4DEEF0F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- Any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experience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of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homelessness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br/>
              <w:t xml:space="preserve"> -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No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experience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of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homelessness</w:t>
            </w:r>
            <w:proofErr w:type="spellEnd"/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7860CCF" w14:textId="77777777" w:rsidR="002C32BC" w:rsidRPr="00A56AC1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996-2020</w:t>
            </w:r>
          </w:p>
        </w:tc>
        <w:tc>
          <w:tcPr>
            <w:tcW w:w="27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CA62C80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Postal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address</w:t>
            </w:r>
            <w:proofErr w:type="spellEnd"/>
            <w:r w:rsidRPr="00E63A7D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val="de-DE" w:eastAsia="de-DE"/>
              </w:rPr>
              <w:t>*</w:t>
            </w: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/The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anish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Homeless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gram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Register(</w:t>
            </w:r>
            <w:proofErr w:type="spellStart"/>
            <w:proofErr w:type="gram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tatistics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Denmark, 2020)/The Registry of Drug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Abusers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Undergoing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Treatment (National Board of Health, 2020b)/The National Registry of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Alcohol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Treatment(National Board of Health, 2020a) 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E061964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The Act of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ocial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Services §110 and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elf-reported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homelessness</w:t>
            </w:r>
            <w:proofErr w:type="spellEnd"/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B090AEF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tatistics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Denmark/ The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anish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Health Data Authority</w:t>
            </w:r>
          </w:p>
        </w:tc>
      </w:tr>
      <w:tr w:rsidR="002C32BC" w:rsidRPr="00A56AC1" w14:paraId="7C94F8C3" w14:textId="77777777" w:rsidTr="001115EE">
        <w:trPr>
          <w:trHeight w:val="510"/>
        </w:trPr>
        <w:tc>
          <w:tcPr>
            <w:tcW w:w="1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62B3238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History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of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imprisonment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</w:p>
        </w:tc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2328B2C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- Any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history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of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imprisonment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br/>
              <w:t xml:space="preserve"> -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No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history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of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imprisonment</w:t>
            </w:r>
            <w:proofErr w:type="spellEnd"/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8120881" w14:textId="77777777" w:rsidR="002C32BC" w:rsidRPr="00A56AC1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991-2020</w:t>
            </w:r>
          </w:p>
        </w:tc>
        <w:tc>
          <w:tcPr>
            <w:tcW w:w="27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6DCF789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The Central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Criminal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Register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610FEDC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Any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record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of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imprisonment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</w:t>
            </w: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uring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1991-2000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50E31B0" w14:textId="77777777" w:rsidR="002C32BC" w:rsidRPr="00A56AC1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proofErr w:type="spellStart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anish</w:t>
            </w:r>
            <w:proofErr w:type="spellEnd"/>
            <w:r w:rsidRPr="00A56AC1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National Police</w:t>
            </w:r>
          </w:p>
        </w:tc>
      </w:tr>
    </w:tbl>
    <w:p w14:paraId="7A184A25" w14:textId="77777777" w:rsidR="002C32BC" w:rsidRPr="00D56628" w:rsidRDefault="002C32BC" w:rsidP="002C32BC">
      <w:pPr>
        <w:spacing w:line="240" w:lineRule="auto"/>
      </w:pPr>
      <w:r w:rsidRPr="00A56AC1">
        <w:t xml:space="preserve">*Having a postal address during 2018-2020 was defined as the period from Jan 1, </w:t>
      </w:r>
      <w:proofErr w:type="gramStart"/>
      <w:r w:rsidRPr="00A56AC1">
        <w:t>2018</w:t>
      </w:r>
      <w:proofErr w:type="gramEnd"/>
      <w:r w:rsidRPr="00A56AC1">
        <w:t xml:space="preserve"> and until Nov 11, 2020 (latest update). The addresses from the “</w:t>
      </w:r>
      <w:proofErr w:type="spellStart"/>
      <w:r w:rsidRPr="00A56AC1">
        <w:t>Tilbudsportalen</w:t>
      </w:r>
      <w:proofErr w:type="spellEnd"/>
      <w:r w:rsidRPr="00A56AC1">
        <w:t>” were validated by corresponding street codes in Denmark.</w:t>
      </w:r>
      <w:r w:rsidRPr="00D56628">
        <w:t xml:space="preserve"> </w:t>
      </w:r>
      <w:r w:rsidRPr="00D56628">
        <w:br w:type="page"/>
      </w:r>
    </w:p>
    <w:p w14:paraId="10E170A5" w14:textId="77777777" w:rsidR="002C32BC" w:rsidRPr="00D56628" w:rsidRDefault="002C32BC" w:rsidP="002C32BC">
      <w:pPr>
        <w:spacing w:line="240" w:lineRule="auto"/>
        <w:rPr>
          <w:rFonts w:cs="Times New Roman"/>
        </w:rPr>
      </w:pPr>
      <w:r w:rsidRPr="00D56628">
        <w:rPr>
          <w:rFonts w:cs="Times New Roman"/>
        </w:rPr>
        <w:lastRenderedPageBreak/>
        <w:t>Supplementary Table 2. Algorithm for chronic medical health conditions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997"/>
        <w:gridCol w:w="2834"/>
        <w:gridCol w:w="3933"/>
        <w:gridCol w:w="2531"/>
        <w:gridCol w:w="3141"/>
      </w:tblGrid>
      <w:tr w:rsidR="002C32BC" w:rsidRPr="00D56628" w14:paraId="714A1671" w14:textId="77777777" w:rsidTr="001115EE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3AB1F84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bookmarkStart w:id="0" w:name="_Hlk93005727"/>
            <w:r w:rsidRPr="00D56628">
              <w:rPr>
                <w:rFonts w:ascii="Arial" w:hAnsi="Arial" w:cs="Arial"/>
                <w:b/>
                <w:bCs/>
                <w:sz w:val="18"/>
                <w:szCs w:val="18"/>
              </w:rPr>
              <w:t>Category</w:t>
            </w:r>
          </w:p>
        </w:tc>
        <w:tc>
          <w:tcPr>
            <w:tcW w:w="27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6E4DFEC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D56628">
              <w:rPr>
                <w:rFonts w:ascii="Arial" w:hAnsi="Arial" w:cs="Arial"/>
                <w:b/>
                <w:bCs/>
                <w:sz w:val="18"/>
                <w:szCs w:val="18"/>
              </w:rPr>
              <w:t>Disease group</w:t>
            </w:r>
          </w:p>
        </w:tc>
        <w:tc>
          <w:tcPr>
            <w:tcW w:w="38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56F39D3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D56628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Definition </w:t>
            </w:r>
          </w:p>
        </w:tc>
        <w:tc>
          <w:tcPr>
            <w:tcW w:w="28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70A2C5F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D56628">
              <w:rPr>
                <w:rFonts w:ascii="Arial" w:hAnsi="Arial" w:cs="Arial"/>
                <w:b/>
                <w:bCs/>
                <w:sz w:val="18"/>
                <w:szCs w:val="18"/>
              </w:rPr>
              <w:t>ICD-10 Codes</w:t>
            </w:r>
          </w:p>
        </w:tc>
        <w:tc>
          <w:tcPr>
            <w:tcW w:w="30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C54EE62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D56628">
              <w:rPr>
                <w:rFonts w:ascii="Arial" w:hAnsi="Arial" w:cs="Arial"/>
                <w:b/>
                <w:bCs/>
                <w:sz w:val="18"/>
                <w:szCs w:val="18"/>
              </w:rPr>
              <w:t>Drug codes (ATC) (Time frame for prescriptions)</w:t>
            </w:r>
          </w:p>
        </w:tc>
      </w:tr>
      <w:tr w:rsidR="002C32BC" w:rsidRPr="00D56628" w14:paraId="3C30F919" w14:textId="77777777" w:rsidTr="001115EE">
        <w:tc>
          <w:tcPr>
            <w:tcW w:w="371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24BDC05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D56628">
              <w:rPr>
                <w:rFonts w:ascii="Arial" w:hAnsi="Arial" w:cs="Arial"/>
                <w:b/>
                <w:bCs/>
                <w:sz w:val="18"/>
                <w:szCs w:val="18"/>
              </w:rPr>
              <w:t>Any chronic medical condition</w:t>
            </w:r>
            <w:r w:rsidRPr="00D56628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87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344861A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6D98EEE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02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34D0121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1302241F" w14:textId="77777777" w:rsidTr="001115EE">
        <w:tc>
          <w:tcPr>
            <w:tcW w:w="3719" w:type="dxa"/>
            <w:gridSpan w:val="2"/>
            <w:vAlign w:val="center"/>
            <w:hideMark/>
          </w:tcPr>
          <w:p w14:paraId="3DD11112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D56628">
              <w:rPr>
                <w:rFonts w:ascii="Arial" w:hAnsi="Arial" w:cs="Arial"/>
                <w:b/>
                <w:bCs/>
                <w:sz w:val="18"/>
                <w:szCs w:val="18"/>
              </w:rPr>
              <w:t>Circulatory system</w:t>
            </w:r>
          </w:p>
        </w:tc>
        <w:tc>
          <w:tcPr>
            <w:tcW w:w="3876" w:type="dxa"/>
            <w:vAlign w:val="center"/>
          </w:tcPr>
          <w:p w14:paraId="1888B9FB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06" w:type="dxa"/>
            <w:vAlign w:val="center"/>
          </w:tcPr>
          <w:p w14:paraId="50538EE0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025" w:type="dxa"/>
            <w:vAlign w:val="center"/>
          </w:tcPr>
          <w:p w14:paraId="309D0629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0EBBD4D9" w14:textId="77777777" w:rsidTr="001115EE">
        <w:tc>
          <w:tcPr>
            <w:tcW w:w="0" w:type="auto"/>
            <w:vAlign w:val="center"/>
          </w:tcPr>
          <w:p w14:paraId="543068D7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6032E70E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Hypertension </w:t>
            </w:r>
          </w:p>
        </w:tc>
        <w:tc>
          <w:tcPr>
            <w:tcW w:w="3876" w:type="dxa"/>
            <w:vAlign w:val="center"/>
            <w:hideMark/>
          </w:tcPr>
          <w:p w14:paraId="1BD6F3F5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  <w:vertAlign w:val="superscript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Diagnosis AND/OR prescriptions of antihypertensives</w:t>
            </w:r>
            <w:r w:rsidRPr="00D56628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  <w:lang w:val="en-GB"/>
              </w:rPr>
              <w:t>†</w:t>
            </w:r>
          </w:p>
        </w:tc>
        <w:tc>
          <w:tcPr>
            <w:tcW w:w="2806" w:type="dxa"/>
            <w:vAlign w:val="center"/>
            <w:hideMark/>
          </w:tcPr>
          <w:p w14:paraId="2059B8C0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I10-I13, I15 </w:t>
            </w:r>
          </w:p>
        </w:tc>
        <w:tc>
          <w:tcPr>
            <w:tcW w:w="3025" w:type="dxa"/>
            <w:vAlign w:val="center"/>
            <w:hideMark/>
          </w:tcPr>
          <w:p w14:paraId="2D1160D0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C02, C03, C04, C07, C08, C09 (Twice in 1 year)</w:t>
            </w:r>
          </w:p>
        </w:tc>
      </w:tr>
      <w:tr w:rsidR="002C32BC" w:rsidRPr="00D56628" w14:paraId="482EFCE9" w14:textId="77777777" w:rsidTr="001115EE">
        <w:tc>
          <w:tcPr>
            <w:tcW w:w="0" w:type="auto"/>
            <w:vAlign w:val="center"/>
          </w:tcPr>
          <w:p w14:paraId="56E12EAB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17C84BE9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Dyslipidemia</w:t>
            </w:r>
          </w:p>
        </w:tc>
        <w:tc>
          <w:tcPr>
            <w:tcW w:w="3876" w:type="dxa"/>
            <w:vAlign w:val="center"/>
            <w:hideMark/>
          </w:tcPr>
          <w:p w14:paraId="7A14F1CC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  <w:vertAlign w:val="superscript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Diagnosis AND/OR prescription of lipid-lowering drugs</w:t>
            </w:r>
            <w:r w:rsidRPr="00D56628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  <w:lang w:val="en-GB"/>
              </w:rPr>
              <w:t>‡</w:t>
            </w:r>
          </w:p>
        </w:tc>
        <w:tc>
          <w:tcPr>
            <w:tcW w:w="2806" w:type="dxa"/>
            <w:vAlign w:val="center"/>
            <w:hideMark/>
          </w:tcPr>
          <w:p w14:paraId="108D1C3E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E78 </w:t>
            </w:r>
          </w:p>
        </w:tc>
        <w:tc>
          <w:tcPr>
            <w:tcW w:w="3025" w:type="dxa"/>
            <w:vAlign w:val="center"/>
            <w:hideMark/>
          </w:tcPr>
          <w:p w14:paraId="10813731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C10 (Twice in 1 year)</w:t>
            </w:r>
          </w:p>
        </w:tc>
      </w:tr>
      <w:tr w:rsidR="002C32BC" w:rsidRPr="00D56628" w14:paraId="198BEBC4" w14:textId="77777777" w:rsidTr="001115EE">
        <w:tc>
          <w:tcPr>
            <w:tcW w:w="0" w:type="auto"/>
            <w:vAlign w:val="center"/>
          </w:tcPr>
          <w:p w14:paraId="4DA953A1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73FA3149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Ischemic heart disease </w:t>
            </w:r>
          </w:p>
        </w:tc>
        <w:tc>
          <w:tcPr>
            <w:tcW w:w="3876" w:type="dxa"/>
            <w:vAlign w:val="center"/>
            <w:hideMark/>
          </w:tcPr>
          <w:p w14:paraId="6041A9A4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Diagnosis AND/OR prescription for antianginal drug </w:t>
            </w:r>
          </w:p>
        </w:tc>
        <w:tc>
          <w:tcPr>
            <w:tcW w:w="2806" w:type="dxa"/>
            <w:vAlign w:val="center"/>
            <w:hideMark/>
          </w:tcPr>
          <w:p w14:paraId="5215D69D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I20-I25</w:t>
            </w:r>
          </w:p>
        </w:tc>
        <w:tc>
          <w:tcPr>
            <w:tcW w:w="3025" w:type="dxa"/>
            <w:vAlign w:val="center"/>
            <w:hideMark/>
          </w:tcPr>
          <w:p w14:paraId="2AD71D4D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C01DA (Twice in 1 year)</w:t>
            </w:r>
          </w:p>
        </w:tc>
      </w:tr>
      <w:tr w:rsidR="002C32BC" w:rsidRPr="00D56628" w14:paraId="67D3A665" w14:textId="77777777" w:rsidTr="001115EE">
        <w:tc>
          <w:tcPr>
            <w:tcW w:w="0" w:type="auto"/>
            <w:vAlign w:val="center"/>
          </w:tcPr>
          <w:p w14:paraId="27E07B0C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69DD41B7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Atrial fibrillation </w:t>
            </w:r>
          </w:p>
        </w:tc>
        <w:tc>
          <w:tcPr>
            <w:tcW w:w="3876" w:type="dxa"/>
            <w:vAlign w:val="center"/>
            <w:hideMark/>
          </w:tcPr>
          <w:p w14:paraId="682EF8D2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Diagnosis </w:t>
            </w:r>
          </w:p>
        </w:tc>
        <w:tc>
          <w:tcPr>
            <w:tcW w:w="2806" w:type="dxa"/>
            <w:vAlign w:val="center"/>
            <w:hideMark/>
          </w:tcPr>
          <w:p w14:paraId="6D0C8D58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I48 </w:t>
            </w:r>
          </w:p>
        </w:tc>
        <w:tc>
          <w:tcPr>
            <w:tcW w:w="3025" w:type="dxa"/>
            <w:vAlign w:val="center"/>
          </w:tcPr>
          <w:p w14:paraId="159748E1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1B6C4029" w14:textId="77777777" w:rsidTr="001115EE">
        <w:tc>
          <w:tcPr>
            <w:tcW w:w="0" w:type="auto"/>
            <w:vAlign w:val="center"/>
          </w:tcPr>
          <w:p w14:paraId="3DA3558C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3E15A211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Heart failure</w:t>
            </w:r>
          </w:p>
        </w:tc>
        <w:tc>
          <w:tcPr>
            <w:tcW w:w="3876" w:type="dxa"/>
            <w:vAlign w:val="center"/>
            <w:hideMark/>
          </w:tcPr>
          <w:p w14:paraId="5EF74795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Diagnosis </w:t>
            </w:r>
          </w:p>
        </w:tc>
        <w:tc>
          <w:tcPr>
            <w:tcW w:w="2806" w:type="dxa"/>
            <w:vAlign w:val="center"/>
            <w:hideMark/>
          </w:tcPr>
          <w:p w14:paraId="4F81FE10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I50 </w:t>
            </w:r>
          </w:p>
        </w:tc>
        <w:tc>
          <w:tcPr>
            <w:tcW w:w="3025" w:type="dxa"/>
            <w:vAlign w:val="center"/>
          </w:tcPr>
          <w:p w14:paraId="48FC8AF9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044B766E" w14:textId="77777777" w:rsidTr="001115EE">
        <w:tc>
          <w:tcPr>
            <w:tcW w:w="0" w:type="auto"/>
            <w:vAlign w:val="center"/>
          </w:tcPr>
          <w:p w14:paraId="22E6263C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72558E41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Peripheral artery occlusive disease</w:t>
            </w:r>
          </w:p>
        </w:tc>
        <w:tc>
          <w:tcPr>
            <w:tcW w:w="3876" w:type="dxa"/>
            <w:vAlign w:val="center"/>
            <w:hideMark/>
          </w:tcPr>
          <w:p w14:paraId="573F583C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Diagnosis </w:t>
            </w:r>
          </w:p>
        </w:tc>
        <w:tc>
          <w:tcPr>
            <w:tcW w:w="2806" w:type="dxa"/>
            <w:vAlign w:val="center"/>
            <w:hideMark/>
          </w:tcPr>
          <w:p w14:paraId="3428E31E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I70-I74 </w:t>
            </w:r>
          </w:p>
        </w:tc>
        <w:tc>
          <w:tcPr>
            <w:tcW w:w="3025" w:type="dxa"/>
            <w:vAlign w:val="center"/>
          </w:tcPr>
          <w:p w14:paraId="1F9DD044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55EB455F" w14:textId="77777777" w:rsidTr="001115EE">
        <w:tc>
          <w:tcPr>
            <w:tcW w:w="0" w:type="auto"/>
            <w:vAlign w:val="center"/>
          </w:tcPr>
          <w:p w14:paraId="5E0B1680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6A6B23B5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Stroke </w:t>
            </w:r>
          </w:p>
        </w:tc>
        <w:tc>
          <w:tcPr>
            <w:tcW w:w="3876" w:type="dxa"/>
            <w:vAlign w:val="center"/>
            <w:hideMark/>
          </w:tcPr>
          <w:p w14:paraId="2B45D695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Diagnosis </w:t>
            </w:r>
          </w:p>
        </w:tc>
        <w:tc>
          <w:tcPr>
            <w:tcW w:w="2806" w:type="dxa"/>
            <w:vAlign w:val="center"/>
            <w:hideMark/>
          </w:tcPr>
          <w:p w14:paraId="3145E753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I60-I64, I69 </w:t>
            </w:r>
          </w:p>
        </w:tc>
        <w:tc>
          <w:tcPr>
            <w:tcW w:w="3025" w:type="dxa"/>
            <w:vAlign w:val="center"/>
          </w:tcPr>
          <w:p w14:paraId="61C822C8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7EB22F84" w14:textId="77777777" w:rsidTr="001115EE">
        <w:tc>
          <w:tcPr>
            <w:tcW w:w="3719" w:type="dxa"/>
            <w:gridSpan w:val="2"/>
            <w:vAlign w:val="center"/>
            <w:hideMark/>
          </w:tcPr>
          <w:p w14:paraId="3DD12ADF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D56628">
              <w:rPr>
                <w:rFonts w:ascii="Arial" w:hAnsi="Arial" w:cs="Arial"/>
                <w:b/>
                <w:bCs/>
                <w:sz w:val="18"/>
                <w:szCs w:val="18"/>
              </w:rPr>
              <w:t>Endocrine system</w:t>
            </w:r>
          </w:p>
        </w:tc>
        <w:tc>
          <w:tcPr>
            <w:tcW w:w="3876" w:type="dxa"/>
            <w:vAlign w:val="center"/>
          </w:tcPr>
          <w:p w14:paraId="1C66934B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06" w:type="dxa"/>
            <w:vAlign w:val="center"/>
          </w:tcPr>
          <w:p w14:paraId="262D5567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025" w:type="dxa"/>
            <w:vAlign w:val="center"/>
          </w:tcPr>
          <w:p w14:paraId="343209E4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2C450B69" w14:textId="77777777" w:rsidTr="001115EE">
        <w:tc>
          <w:tcPr>
            <w:tcW w:w="0" w:type="auto"/>
            <w:vAlign w:val="center"/>
          </w:tcPr>
          <w:p w14:paraId="14D5C3EE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67CA475E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Diabetes mellitus</w:t>
            </w:r>
          </w:p>
        </w:tc>
        <w:tc>
          <w:tcPr>
            <w:tcW w:w="3876" w:type="dxa"/>
            <w:vAlign w:val="center"/>
            <w:hideMark/>
          </w:tcPr>
          <w:p w14:paraId="5620CD0B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Diagnosis AND/OR prescription of antidiabetics </w:t>
            </w:r>
          </w:p>
        </w:tc>
        <w:tc>
          <w:tcPr>
            <w:tcW w:w="2806" w:type="dxa"/>
            <w:vAlign w:val="center"/>
            <w:hideMark/>
          </w:tcPr>
          <w:p w14:paraId="43670E6A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E10-E14 </w:t>
            </w:r>
          </w:p>
        </w:tc>
        <w:tc>
          <w:tcPr>
            <w:tcW w:w="3025" w:type="dxa"/>
            <w:vAlign w:val="center"/>
            <w:hideMark/>
          </w:tcPr>
          <w:p w14:paraId="63A0D62B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A10A, A10B (Twice in 1 year)</w:t>
            </w:r>
          </w:p>
        </w:tc>
      </w:tr>
      <w:tr w:rsidR="002C32BC" w:rsidRPr="00D56628" w14:paraId="0BF6A8FE" w14:textId="77777777" w:rsidTr="001115EE">
        <w:tc>
          <w:tcPr>
            <w:tcW w:w="0" w:type="auto"/>
            <w:vAlign w:val="center"/>
          </w:tcPr>
          <w:p w14:paraId="6FD3822D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2035D9AF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Thyroid disorder</w:t>
            </w:r>
          </w:p>
        </w:tc>
        <w:tc>
          <w:tcPr>
            <w:tcW w:w="3876" w:type="dxa"/>
            <w:vAlign w:val="center"/>
            <w:hideMark/>
          </w:tcPr>
          <w:p w14:paraId="4CECC040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Diagnosis AND/OR prescription of thyroid therapy drugs</w:t>
            </w:r>
          </w:p>
        </w:tc>
        <w:tc>
          <w:tcPr>
            <w:tcW w:w="2806" w:type="dxa"/>
            <w:vAlign w:val="center"/>
            <w:hideMark/>
          </w:tcPr>
          <w:p w14:paraId="31984180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E00-E05, E061-E069, E07 </w:t>
            </w:r>
          </w:p>
        </w:tc>
        <w:tc>
          <w:tcPr>
            <w:tcW w:w="3025" w:type="dxa"/>
            <w:vAlign w:val="center"/>
            <w:hideMark/>
          </w:tcPr>
          <w:p w14:paraId="391594B5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H03 (Twice in 1 year) </w:t>
            </w:r>
          </w:p>
        </w:tc>
      </w:tr>
      <w:tr w:rsidR="002C32BC" w:rsidRPr="00D56628" w14:paraId="39A4A19D" w14:textId="77777777" w:rsidTr="001115EE">
        <w:tc>
          <w:tcPr>
            <w:tcW w:w="0" w:type="auto"/>
            <w:vAlign w:val="center"/>
          </w:tcPr>
          <w:p w14:paraId="10BDC575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5B4CE149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Gout</w:t>
            </w:r>
          </w:p>
        </w:tc>
        <w:tc>
          <w:tcPr>
            <w:tcW w:w="3876" w:type="dxa"/>
            <w:vAlign w:val="center"/>
            <w:hideMark/>
          </w:tcPr>
          <w:p w14:paraId="2F6B87CF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Diagnosis </w:t>
            </w:r>
          </w:p>
        </w:tc>
        <w:tc>
          <w:tcPr>
            <w:tcW w:w="2806" w:type="dxa"/>
            <w:vAlign w:val="center"/>
            <w:hideMark/>
          </w:tcPr>
          <w:p w14:paraId="4B45E551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E79, M10</w:t>
            </w:r>
          </w:p>
        </w:tc>
        <w:tc>
          <w:tcPr>
            <w:tcW w:w="3025" w:type="dxa"/>
            <w:vAlign w:val="center"/>
          </w:tcPr>
          <w:p w14:paraId="537B3B74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18E5B97E" w14:textId="77777777" w:rsidTr="001115EE">
        <w:tc>
          <w:tcPr>
            <w:tcW w:w="7595" w:type="dxa"/>
            <w:gridSpan w:val="3"/>
            <w:vAlign w:val="center"/>
            <w:hideMark/>
          </w:tcPr>
          <w:p w14:paraId="7BD8E105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b/>
                <w:bCs/>
                <w:sz w:val="18"/>
                <w:szCs w:val="18"/>
              </w:rPr>
              <w:t>Pulmonary system and allergy</w:t>
            </w:r>
          </w:p>
        </w:tc>
        <w:tc>
          <w:tcPr>
            <w:tcW w:w="2806" w:type="dxa"/>
            <w:vAlign w:val="center"/>
          </w:tcPr>
          <w:p w14:paraId="4A3D669D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025" w:type="dxa"/>
            <w:vAlign w:val="center"/>
          </w:tcPr>
          <w:p w14:paraId="30968128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1D74F6C3" w14:textId="77777777" w:rsidTr="001115EE">
        <w:tc>
          <w:tcPr>
            <w:tcW w:w="0" w:type="auto"/>
            <w:vAlign w:val="center"/>
          </w:tcPr>
          <w:p w14:paraId="4009E812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5718D773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Chronic pulmonary disease </w:t>
            </w:r>
          </w:p>
        </w:tc>
        <w:tc>
          <w:tcPr>
            <w:tcW w:w="3876" w:type="dxa"/>
            <w:vAlign w:val="center"/>
            <w:hideMark/>
          </w:tcPr>
          <w:p w14:paraId="6F0E399B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Diagnosis AND/OR Prescription for obstructive airway disease drugs</w:t>
            </w:r>
          </w:p>
        </w:tc>
        <w:tc>
          <w:tcPr>
            <w:tcW w:w="2806" w:type="dxa"/>
            <w:vAlign w:val="center"/>
            <w:hideMark/>
          </w:tcPr>
          <w:p w14:paraId="0FC4DF8E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J40-J47</w:t>
            </w:r>
          </w:p>
        </w:tc>
        <w:tc>
          <w:tcPr>
            <w:tcW w:w="3025" w:type="dxa"/>
            <w:vAlign w:val="center"/>
            <w:hideMark/>
          </w:tcPr>
          <w:p w14:paraId="0EC101F6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R03 (Twice in 1 year)</w:t>
            </w:r>
          </w:p>
        </w:tc>
      </w:tr>
      <w:tr w:rsidR="002C32BC" w:rsidRPr="00D56628" w14:paraId="7560D475" w14:textId="77777777" w:rsidTr="001115EE">
        <w:tc>
          <w:tcPr>
            <w:tcW w:w="0" w:type="auto"/>
            <w:vAlign w:val="center"/>
          </w:tcPr>
          <w:p w14:paraId="2B2B59C1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391EFC75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Allergy </w:t>
            </w:r>
          </w:p>
        </w:tc>
        <w:tc>
          <w:tcPr>
            <w:tcW w:w="3876" w:type="dxa"/>
            <w:vAlign w:val="center"/>
            <w:hideMark/>
          </w:tcPr>
          <w:p w14:paraId="74C7E8F2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Diagnosis AND/OR prescription for non-sedative antihistamines AND/OR nasal antiallergics </w:t>
            </w:r>
          </w:p>
        </w:tc>
        <w:tc>
          <w:tcPr>
            <w:tcW w:w="2806" w:type="dxa"/>
            <w:vAlign w:val="center"/>
            <w:hideMark/>
          </w:tcPr>
          <w:p w14:paraId="344080F4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J30.1-J30.4, L23, L50.0, T78.0, T78.2, T78.4</w:t>
            </w:r>
          </w:p>
        </w:tc>
        <w:tc>
          <w:tcPr>
            <w:tcW w:w="3025" w:type="dxa"/>
            <w:vAlign w:val="center"/>
            <w:hideMark/>
          </w:tcPr>
          <w:p w14:paraId="299FDFFE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R06AX, R06AE07, R06AE09, R01AC, R01AD (Twice in 1 year)</w:t>
            </w:r>
          </w:p>
        </w:tc>
      </w:tr>
      <w:tr w:rsidR="002C32BC" w:rsidRPr="00D56628" w14:paraId="34CF18D6" w14:textId="77777777" w:rsidTr="001115EE">
        <w:tc>
          <w:tcPr>
            <w:tcW w:w="3719" w:type="dxa"/>
            <w:gridSpan w:val="2"/>
            <w:vAlign w:val="center"/>
            <w:hideMark/>
          </w:tcPr>
          <w:p w14:paraId="1EC38DC2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Gastrointestinal system </w:t>
            </w:r>
          </w:p>
        </w:tc>
        <w:tc>
          <w:tcPr>
            <w:tcW w:w="3876" w:type="dxa"/>
            <w:vAlign w:val="center"/>
          </w:tcPr>
          <w:p w14:paraId="4F220BB1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06" w:type="dxa"/>
            <w:vAlign w:val="center"/>
          </w:tcPr>
          <w:p w14:paraId="68275253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025" w:type="dxa"/>
            <w:vAlign w:val="center"/>
          </w:tcPr>
          <w:p w14:paraId="478E2FDD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508A7AA3" w14:textId="77777777" w:rsidTr="001115EE">
        <w:tc>
          <w:tcPr>
            <w:tcW w:w="0" w:type="auto"/>
            <w:vAlign w:val="center"/>
          </w:tcPr>
          <w:p w14:paraId="07F8A4A2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68D09AFD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Ulcer/chronic gastritis</w:t>
            </w:r>
          </w:p>
        </w:tc>
        <w:tc>
          <w:tcPr>
            <w:tcW w:w="3876" w:type="dxa"/>
            <w:vAlign w:val="center"/>
            <w:hideMark/>
          </w:tcPr>
          <w:p w14:paraId="25D6C855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Diagnosis </w:t>
            </w:r>
          </w:p>
        </w:tc>
        <w:tc>
          <w:tcPr>
            <w:tcW w:w="2806" w:type="dxa"/>
            <w:vAlign w:val="center"/>
            <w:hideMark/>
          </w:tcPr>
          <w:p w14:paraId="3BD03859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K221, K25-K28, K293-K295 </w:t>
            </w:r>
          </w:p>
        </w:tc>
        <w:tc>
          <w:tcPr>
            <w:tcW w:w="3025" w:type="dxa"/>
            <w:vAlign w:val="center"/>
          </w:tcPr>
          <w:p w14:paraId="3E0E9582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34EF137F" w14:textId="77777777" w:rsidTr="001115EE">
        <w:tc>
          <w:tcPr>
            <w:tcW w:w="0" w:type="auto"/>
            <w:vAlign w:val="center"/>
          </w:tcPr>
          <w:p w14:paraId="6B8F93F5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7E2C088C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Chronic liver disease</w:t>
            </w:r>
          </w:p>
        </w:tc>
        <w:tc>
          <w:tcPr>
            <w:tcW w:w="3876" w:type="dxa"/>
            <w:vAlign w:val="center"/>
            <w:hideMark/>
          </w:tcPr>
          <w:p w14:paraId="7A50EE73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Diagnosis</w:t>
            </w:r>
          </w:p>
        </w:tc>
        <w:tc>
          <w:tcPr>
            <w:tcW w:w="2806" w:type="dxa"/>
            <w:vAlign w:val="center"/>
            <w:hideMark/>
          </w:tcPr>
          <w:p w14:paraId="0DD89AE8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B16-B19, K70, K74, K766, I85 </w:t>
            </w:r>
          </w:p>
        </w:tc>
        <w:tc>
          <w:tcPr>
            <w:tcW w:w="3025" w:type="dxa"/>
            <w:vAlign w:val="center"/>
          </w:tcPr>
          <w:p w14:paraId="49BB63C3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2855F83C" w14:textId="77777777" w:rsidTr="001115EE">
        <w:tc>
          <w:tcPr>
            <w:tcW w:w="0" w:type="auto"/>
            <w:vAlign w:val="center"/>
          </w:tcPr>
          <w:p w14:paraId="52CBB8F1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6C82CC2A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Inflammatory bowel disease </w:t>
            </w:r>
          </w:p>
        </w:tc>
        <w:tc>
          <w:tcPr>
            <w:tcW w:w="3876" w:type="dxa"/>
            <w:vAlign w:val="center"/>
            <w:hideMark/>
          </w:tcPr>
          <w:p w14:paraId="70DF668F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Diagnosis </w:t>
            </w:r>
          </w:p>
        </w:tc>
        <w:tc>
          <w:tcPr>
            <w:tcW w:w="2806" w:type="dxa"/>
            <w:vAlign w:val="center"/>
            <w:hideMark/>
          </w:tcPr>
          <w:p w14:paraId="456E6D2A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K50-K51 </w:t>
            </w:r>
          </w:p>
        </w:tc>
        <w:tc>
          <w:tcPr>
            <w:tcW w:w="3025" w:type="dxa"/>
            <w:vAlign w:val="center"/>
          </w:tcPr>
          <w:p w14:paraId="385ECFC8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7652E662" w14:textId="77777777" w:rsidTr="001115EE">
        <w:tc>
          <w:tcPr>
            <w:tcW w:w="0" w:type="auto"/>
            <w:vAlign w:val="center"/>
          </w:tcPr>
          <w:p w14:paraId="0520E1B4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597F69F1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Diverticular disease of intestine </w:t>
            </w:r>
          </w:p>
        </w:tc>
        <w:tc>
          <w:tcPr>
            <w:tcW w:w="3876" w:type="dxa"/>
            <w:vAlign w:val="center"/>
            <w:hideMark/>
          </w:tcPr>
          <w:p w14:paraId="08101B32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Diagnosis</w:t>
            </w:r>
          </w:p>
        </w:tc>
        <w:tc>
          <w:tcPr>
            <w:tcW w:w="2806" w:type="dxa"/>
            <w:vAlign w:val="center"/>
            <w:hideMark/>
          </w:tcPr>
          <w:p w14:paraId="6CEFFC11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K57 </w:t>
            </w:r>
          </w:p>
        </w:tc>
        <w:tc>
          <w:tcPr>
            <w:tcW w:w="3025" w:type="dxa"/>
            <w:vAlign w:val="center"/>
          </w:tcPr>
          <w:p w14:paraId="4DA60D23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557CE575" w14:textId="77777777" w:rsidTr="001115EE">
        <w:tc>
          <w:tcPr>
            <w:tcW w:w="3719" w:type="dxa"/>
            <w:gridSpan w:val="2"/>
            <w:vAlign w:val="center"/>
            <w:hideMark/>
          </w:tcPr>
          <w:p w14:paraId="655D224E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D56628">
              <w:rPr>
                <w:rFonts w:ascii="Arial" w:hAnsi="Arial" w:cs="Arial"/>
                <w:b/>
                <w:bCs/>
                <w:sz w:val="18"/>
                <w:szCs w:val="18"/>
              </w:rPr>
              <w:t>Urogenital system</w:t>
            </w:r>
          </w:p>
        </w:tc>
        <w:tc>
          <w:tcPr>
            <w:tcW w:w="3876" w:type="dxa"/>
            <w:vAlign w:val="center"/>
          </w:tcPr>
          <w:p w14:paraId="40F9E8F8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06" w:type="dxa"/>
            <w:vAlign w:val="center"/>
          </w:tcPr>
          <w:p w14:paraId="4E6B5BBE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025" w:type="dxa"/>
            <w:vAlign w:val="center"/>
          </w:tcPr>
          <w:p w14:paraId="07AB6636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2946D8B1" w14:textId="77777777" w:rsidTr="001115EE">
        <w:tc>
          <w:tcPr>
            <w:tcW w:w="0" w:type="auto"/>
            <w:vAlign w:val="center"/>
          </w:tcPr>
          <w:p w14:paraId="337B8A0E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256BF8AE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Chronic kidney disease </w:t>
            </w:r>
          </w:p>
        </w:tc>
        <w:tc>
          <w:tcPr>
            <w:tcW w:w="3876" w:type="dxa"/>
            <w:vAlign w:val="center"/>
          </w:tcPr>
          <w:p w14:paraId="3A2FEA87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Diagnosis</w:t>
            </w:r>
          </w:p>
          <w:p w14:paraId="5B45032D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06" w:type="dxa"/>
            <w:vAlign w:val="center"/>
            <w:hideMark/>
          </w:tcPr>
          <w:p w14:paraId="0197AFCA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N03, N11, N18-N19 (ever)</w:t>
            </w:r>
          </w:p>
        </w:tc>
        <w:tc>
          <w:tcPr>
            <w:tcW w:w="3025" w:type="dxa"/>
            <w:vAlign w:val="center"/>
          </w:tcPr>
          <w:p w14:paraId="333F9513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4E2A2E11" w14:textId="77777777" w:rsidTr="001115EE">
        <w:tc>
          <w:tcPr>
            <w:tcW w:w="0" w:type="auto"/>
            <w:vAlign w:val="center"/>
          </w:tcPr>
          <w:p w14:paraId="1DF3B4AA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29669BFD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Prostate disorders </w:t>
            </w:r>
          </w:p>
        </w:tc>
        <w:tc>
          <w:tcPr>
            <w:tcW w:w="3876" w:type="dxa"/>
            <w:vAlign w:val="center"/>
            <w:hideMark/>
          </w:tcPr>
          <w:p w14:paraId="607AF9E9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Diagnosis AND/OR prescription of prostate hyperplasia therapy drugs </w:t>
            </w:r>
          </w:p>
        </w:tc>
        <w:tc>
          <w:tcPr>
            <w:tcW w:w="2806" w:type="dxa"/>
            <w:vAlign w:val="center"/>
            <w:hideMark/>
          </w:tcPr>
          <w:p w14:paraId="68D23C4B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N40 </w:t>
            </w:r>
          </w:p>
        </w:tc>
        <w:tc>
          <w:tcPr>
            <w:tcW w:w="3025" w:type="dxa"/>
            <w:vAlign w:val="center"/>
            <w:hideMark/>
          </w:tcPr>
          <w:p w14:paraId="645FE6E8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C02CA, G04C (Twice in 1 year)</w:t>
            </w:r>
          </w:p>
        </w:tc>
      </w:tr>
      <w:tr w:rsidR="002C32BC" w:rsidRPr="00D56628" w14:paraId="1038AC9B" w14:textId="77777777" w:rsidTr="001115EE">
        <w:tc>
          <w:tcPr>
            <w:tcW w:w="7595" w:type="dxa"/>
            <w:gridSpan w:val="3"/>
            <w:vAlign w:val="center"/>
            <w:hideMark/>
          </w:tcPr>
          <w:p w14:paraId="43362F92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b/>
                <w:bCs/>
                <w:sz w:val="18"/>
                <w:szCs w:val="18"/>
              </w:rPr>
              <w:t>Musculoskeletal system</w:t>
            </w:r>
          </w:p>
        </w:tc>
        <w:tc>
          <w:tcPr>
            <w:tcW w:w="2806" w:type="dxa"/>
            <w:vAlign w:val="center"/>
          </w:tcPr>
          <w:p w14:paraId="10CBD560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025" w:type="dxa"/>
            <w:vAlign w:val="center"/>
          </w:tcPr>
          <w:p w14:paraId="76C57579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12D61D9F" w14:textId="77777777" w:rsidTr="001115EE">
        <w:tc>
          <w:tcPr>
            <w:tcW w:w="0" w:type="auto"/>
            <w:vAlign w:val="center"/>
          </w:tcPr>
          <w:p w14:paraId="69425D58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3203EB29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Connective tissue disorders</w:t>
            </w:r>
          </w:p>
        </w:tc>
        <w:tc>
          <w:tcPr>
            <w:tcW w:w="3876" w:type="dxa"/>
            <w:vAlign w:val="center"/>
          </w:tcPr>
          <w:p w14:paraId="5B6156D7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06" w:type="dxa"/>
            <w:vAlign w:val="center"/>
            <w:hideMark/>
          </w:tcPr>
          <w:p w14:paraId="404D52DE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M05-M06, M08-M09, M30-M36, D86 (ever)</w:t>
            </w:r>
          </w:p>
        </w:tc>
        <w:tc>
          <w:tcPr>
            <w:tcW w:w="3025" w:type="dxa"/>
            <w:vAlign w:val="center"/>
          </w:tcPr>
          <w:p w14:paraId="7170E38A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69673DBC" w14:textId="77777777" w:rsidTr="001115EE">
        <w:tc>
          <w:tcPr>
            <w:tcW w:w="0" w:type="auto"/>
            <w:vAlign w:val="center"/>
          </w:tcPr>
          <w:p w14:paraId="3B3B133C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645DC0A8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Osteoporosis</w:t>
            </w:r>
          </w:p>
        </w:tc>
        <w:tc>
          <w:tcPr>
            <w:tcW w:w="3876" w:type="dxa"/>
            <w:vAlign w:val="center"/>
            <w:hideMark/>
          </w:tcPr>
          <w:p w14:paraId="7BB4E164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Diagnosis AND/OR prescriptions for osteoporosis drugs</w:t>
            </w:r>
          </w:p>
        </w:tc>
        <w:tc>
          <w:tcPr>
            <w:tcW w:w="2806" w:type="dxa"/>
            <w:vAlign w:val="center"/>
            <w:hideMark/>
          </w:tcPr>
          <w:p w14:paraId="6537BCE6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M80-M82 (ever)</w:t>
            </w:r>
          </w:p>
        </w:tc>
        <w:tc>
          <w:tcPr>
            <w:tcW w:w="3025" w:type="dxa"/>
            <w:vAlign w:val="center"/>
            <w:hideMark/>
          </w:tcPr>
          <w:p w14:paraId="2656C243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M05B, G03XC01, H05AA (Twice in 1 year)</w:t>
            </w:r>
          </w:p>
        </w:tc>
      </w:tr>
      <w:tr w:rsidR="002C32BC" w:rsidRPr="00D56628" w14:paraId="5B3D97DB" w14:textId="77777777" w:rsidTr="001115EE">
        <w:tc>
          <w:tcPr>
            <w:tcW w:w="0" w:type="auto"/>
            <w:vAlign w:val="center"/>
          </w:tcPr>
          <w:p w14:paraId="38B83462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0DBE5A56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Painful condition </w:t>
            </w:r>
          </w:p>
        </w:tc>
        <w:tc>
          <w:tcPr>
            <w:tcW w:w="3876" w:type="dxa"/>
            <w:vAlign w:val="center"/>
            <w:hideMark/>
          </w:tcPr>
          <w:p w14:paraId="5A9C5AB3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Repeated prescriptions of analgesics </w:t>
            </w:r>
          </w:p>
        </w:tc>
        <w:tc>
          <w:tcPr>
            <w:tcW w:w="2806" w:type="dxa"/>
            <w:vAlign w:val="center"/>
          </w:tcPr>
          <w:p w14:paraId="3B506D7A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025" w:type="dxa"/>
            <w:vAlign w:val="center"/>
            <w:hideMark/>
          </w:tcPr>
          <w:p w14:paraId="1784C31B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N02A, N02BA51, N02BE, M01A, M02A (Four times in 1 year)</w:t>
            </w:r>
          </w:p>
        </w:tc>
      </w:tr>
      <w:tr w:rsidR="002C32BC" w:rsidRPr="00D56628" w14:paraId="2EBF2FA0" w14:textId="77777777" w:rsidTr="001115EE">
        <w:tc>
          <w:tcPr>
            <w:tcW w:w="3719" w:type="dxa"/>
            <w:gridSpan w:val="2"/>
            <w:vAlign w:val="center"/>
            <w:hideMark/>
          </w:tcPr>
          <w:p w14:paraId="64F79D79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b/>
                <w:bCs/>
                <w:sz w:val="18"/>
                <w:szCs w:val="18"/>
              </w:rPr>
              <w:t>Hematological system</w:t>
            </w:r>
          </w:p>
        </w:tc>
        <w:tc>
          <w:tcPr>
            <w:tcW w:w="3876" w:type="dxa"/>
            <w:vAlign w:val="center"/>
          </w:tcPr>
          <w:p w14:paraId="0A6120E6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06" w:type="dxa"/>
            <w:vAlign w:val="center"/>
          </w:tcPr>
          <w:p w14:paraId="4B37C749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025" w:type="dxa"/>
            <w:vAlign w:val="center"/>
          </w:tcPr>
          <w:p w14:paraId="35E50A0C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1E5FA2C5" w14:textId="77777777" w:rsidTr="001115EE">
        <w:tc>
          <w:tcPr>
            <w:tcW w:w="0" w:type="auto"/>
            <w:vAlign w:val="center"/>
          </w:tcPr>
          <w:p w14:paraId="7792C89D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552737C7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HIV/AIDS</w:t>
            </w:r>
          </w:p>
        </w:tc>
        <w:tc>
          <w:tcPr>
            <w:tcW w:w="3876" w:type="dxa"/>
            <w:vAlign w:val="center"/>
            <w:hideMark/>
          </w:tcPr>
          <w:p w14:paraId="5C93BA2A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Diagnosis </w:t>
            </w:r>
          </w:p>
        </w:tc>
        <w:tc>
          <w:tcPr>
            <w:tcW w:w="2806" w:type="dxa"/>
            <w:vAlign w:val="center"/>
            <w:hideMark/>
          </w:tcPr>
          <w:p w14:paraId="2A59B42D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B20-B24</w:t>
            </w:r>
          </w:p>
        </w:tc>
        <w:tc>
          <w:tcPr>
            <w:tcW w:w="3025" w:type="dxa"/>
            <w:vAlign w:val="center"/>
          </w:tcPr>
          <w:p w14:paraId="4E61F0CC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3B7E011B" w14:textId="77777777" w:rsidTr="001115EE">
        <w:tc>
          <w:tcPr>
            <w:tcW w:w="0" w:type="auto"/>
            <w:vAlign w:val="center"/>
          </w:tcPr>
          <w:p w14:paraId="55F41F2E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115D09B8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Anemias </w:t>
            </w:r>
          </w:p>
        </w:tc>
        <w:tc>
          <w:tcPr>
            <w:tcW w:w="3876" w:type="dxa"/>
            <w:vAlign w:val="center"/>
            <w:hideMark/>
          </w:tcPr>
          <w:p w14:paraId="394AA1CC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Diagnosis </w:t>
            </w:r>
          </w:p>
        </w:tc>
        <w:tc>
          <w:tcPr>
            <w:tcW w:w="2806" w:type="dxa"/>
            <w:vAlign w:val="center"/>
            <w:hideMark/>
          </w:tcPr>
          <w:p w14:paraId="7F2DF3A9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D50-D53, D55-D59, D60-D61, D63-D64</w:t>
            </w:r>
          </w:p>
        </w:tc>
        <w:tc>
          <w:tcPr>
            <w:tcW w:w="3025" w:type="dxa"/>
            <w:vAlign w:val="center"/>
          </w:tcPr>
          <w:p w14:paraId="20E99175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187E2497" w14:textId="77777777" w:rsidTr="001115EE">
        <w:tc>
          <w:tcPr>
            <w:tcW w:w="0" w:type="auto"/>
            <w:vAlign w:val="center"/>
            <w:hideMark/>
          </w:tcPr>
          <w:p w14:paraId="6BFD4D36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D56628">
              <w:rPr>
                <w:rFonts w:ascii="Arial" w:hAnsi="Arial" w:cs="Arial"/>
                <w:b/>
                <w:bCs/>
                <w:sz w:val="18"/>
                <w:szCs w:val="18"/>
              </w:rPr>
              <w:t>Cancers</w:t>
            </w:r>
          </w:p>
        </w:tc>
        <w:tc>
          <w:tcPr>
            <w:tcW w:w="2722" w:type="dxa"/>
            <w:vAlign w:val="center"/>
          </w:tcPr>
          <w:p w14:paraId="6F87F9BD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876" w:type="dxa"/>
            <w:vAlign w:val="center"/>
          </w:tcPr>
          <w:p w14:paraId="4E84C1DE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06" w:type="dxa"/>
            <w:vAlign w:val="center"/>
          </w:tcPr>
          <w:p w14:paraId="560E4561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025" w:type="dxa"/>
            <w:vAlign w:val="center"/>
          </w:tcPr>
          <w:p w14:paraId="7C886B02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273AB005" w14:textId="77777777" w:rsidTr="001115EE">
        <w:tc>
          <w:tcPr>
            <w:tcW w:w="0" w:type="auto"/>
            <w:vAlign w:val="center"/>
          </w:tcPr>
          <w:p w14:paraId="3A4E67E2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6CF41753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Cancer </w:t>
            </w:r>
          </w:p>
        </w:tc>
        <w:tc>
          <w:tcPr>
            <w:tcW w:w="3876" w:type="dxa"/>
            <w:vAlign w:val="center"/>
            <w:hideMark/>
          </w:tcPr>
          <w:p w14:paraId="6B2FBD44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Diagnosis </w:t>
            </w:r>
          </w:p>
        </w:tc>
        <w:tc>
          <w:tcPr>
            <w:tcW w:w="2806" w:type="dxa"/>
            <w:vAlign w:val="center"/>
            <w:hideMark/>
          </w:tcPr>
          <w:p w14:paraId="217CCC1F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C00-C43, C45-C97 </w:t>
            </w:r>
          </w:p>
        </w:tc>
        <w:tc>
          <w:tcPr>
            <w:tcW w:w="3025" w:type="dxa"/>
            <w:vAlign w:val="center"/>
          </w:tcPr>
          <w:p w14:paraId="4BAF82D3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443D1BBE" w14:textId="77777777" w:rsidTr="001115EE">
        <w:tc>
          <w:tcPr>
            <w:tcW w:w="3719" w:type="dxa"/>
            <w:gridSpan w:val="2"/>
            <w:vAlign w:val="center"/>
            <w:hideMark/>
          </w:tcPr>
          <w:p w14:paraId="117F81B7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D56628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Neurological system </w:t>
            </w:r>
          </w:p>
        </w:tc>
        <w:tc>
          <w:tcPr>
            <w:tcW w:w="3876" w:type="dxa"/>
            <w:vAlign w:val="center"/>
          </w:tcPr>
          <w:p w14:paraId="63A01169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06" w:type="dxa"/>
            <w:vAlign w:val="center"/>
          </w:tcPr>
          <w:p w14:paraId="0EC8D160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025" w:type="dxa"/>
            <w:vAlign w:val="center"/>
          </w:tcPr>
          <w:p w14:paraId="4914F663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23AD1830" w14:textId="77777777" w:rsidTr="001115EE">
        <w:tc>
          <w:tcPr>
            <w:tcW w:w="0" w:type="auto"/>
            <w:vAlign w:val="center"/>
          </w:tcPr>
          <w:p w14:paraId="775E1173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6ED06947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Vision problem</w:t>
            </w:r>
          </w:p>
        </w:tc>
        <w:tc>
          <w:tcPr>
            <w:tcW w:w="3876" w:type="dxa"/>
            <w:vAlign w:val="center"/>
            <w:hideMark/>
          </w:tcPr>
          <w:p w14:paraId="4C63B66A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Diagnosis</w:t>
            </w:r>
          </w:p>
        </w:tc>
        <w:tc>
          <w:tcPr>
            <w:tcW w:w="2806" w:type="dxa"/>
            <w:vAlign w:val="center"/>
            <w:hideMark/>
          </w:tcPr>
          <w:p w14:paraId="2859D075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H40, H25, H54 (ever)</w:t>
            </w:r>
          </w:p>
        </w:tc>
        <w:tc>
          <w:tcPr>
            <w:tcW w:w="3025" w:type="dxa"/>
            <w:vAlign w:val="center"/>
          </w:tcPr>
          <w:p w14:paraId="189EEB14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3ED2B115" w14:textId="77777777" w:rsidTr="001115EE">
        <w:tc>
          <w:tcPr>
            <w:tcW w:w="0" w:type="auto"/>
            <w:vAlign w:val="center"/>
          </w:tcPr>
          <w:p w14:paraId="4285AC93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1D3A53A7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Hearing problem </w:t>
            </w:r>
          </w:p>
        </w:tc>
        <w:tc>
          <w:tcPr>
            <w:tcW w:w="3876" w:type="dxa"/>
            <w:vAlign w:val="center"/>
            <w:hideMark/>
          </w:tcPr>
          <w:p w14:paraId="61A7F5BF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Diagnosis</w:t>
            </w:r>
          </w:p>
        </w:tc>
        <w:tc>
          <w:tcPr>
            <w:tcW w:w="2806" w:type="dxa"/>
            <w:vAlign w:val="center"/>
            <w:hideMark/>
          </w:tcPr>
          <w:p w14:paraId="038B968D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H90-H91, H931 (ever)</w:t>
            </w:r>
          </w:p>
        </w:tc>
        <w:tc>
          <w:tcPr>
            <w:tcW w:w="3025" w:type="dxa"/>
            <w:vAlign w:val="center"/>
          </w:tcPr>
          <w:p w14:paraId="1D1B63DC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5538E27B" w14:textId="77777777" w:rsidTr="001115EE">
        <w:tc>
          <w:tcPr>
            <w:tcW w:w="0" w:type="auto"/>
            <w:vAlign w:val="center"/>
          </w:tcPr>
          <w:p w14:paraId="33E05B61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411E6F88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Migraine </w:t>
            </w:r>
          </w:p>
        </w:tc>
        <w:tc>
          <w:tcPr>
            <w:tcW w:w="3876" w:type="dxa"/>
            <w:vAlign w:val="center"/>
            <w:hideMark/>
          </w:tcPr>
          <w:p w14:paraId="47A97F56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Diagnosis AND/OR prescription of specific anti-migraine drugs</w:t>
            </w:r>
          </w:p>
        </w:tc>
        <w:tc>
          <w:tcPr>
            <w:tcW w:w="2806" w:type="dxa"/>
            <w:vAlign w:val="center"/>
            <w:hideMark/>
          </w:tcPr>
          <w:p w14:paraId="4C86D24B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G43 </w:t>
            </w:r>
          </w:p>
        </w:tc>
        <w:tc>
          <w:tcPr>
            <w:tcW w:w="3025" w:type="dxa"/>
            <w:vAlign w:val="center"/>
            <w:hideMark/>
          </w:tcPr>
          <w:p w14:paraId="6B3E6F18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N02C (Twice in 1 year)</w:t>
            </w:r>
          </w:p>
        </w:tc>
      </w:tr>
      <w:tr w:rsidR="002C32BC" w:rsidRPr="00D56628" w14:paraId="524E7E2C" w14:textId="77777777" w:rsidTr="001115EE">
        <w:tc>
          <w:tcPr>
            <w:tcW w:w="0" w:type="auto"/>
            <w:vAlign w:val="center"/>
          </w:tcPr>
          <w:p w14:paraId="02555EC8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2021C6D2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Epilepsy </w:t>
            </w:r>
          </w:p>
        </w:tc>
        <w:tc>
          <w:tcPr>
            <w:tcW w:w="3876" w:type="dxa"/>
            <w:vAlign w:val="center"/>
            <w:hideMark/>
          </w:tcPr>
          <w:p w14:paraId="4AD5278E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Diagnosis AND prescription of anti-epileptics</w:t>
            </w:r>
          </w:p>
        </w:tc>
        <w:tc>
          <w:tcPr>
            <w:tcW w:w="2806" w:type="dxa"/>
            <w:vAlign w:val="center"/>
            <w:hideMark/>
          </w:tcPr>
          <w:p w14:paraId="6E5B4514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G40-G41 </w:t>
            </w:r>
          </w:p>
        </w:tc>
        <w:tc>
          <w:tcPr>
            <w:tcW w:w="3025" w:type="dxa"/>
            <w:vAlign w:val="center"/>
            <w:hideMark/>
          </w:tcPr>
          <w:p w14:paraId="3E760FF2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N03 (Twice in 1 year)</w:t>
            </w:r>
          </w:p>
        </w:tc>
      </w:tr>
      <w:tr w:rsidR="002C32BC" w:rsidRPr="00D56628" w14:paraId="4F49B4A8" w14:textId="77777777" w:rsidTr="001115EE">
        <w:tc>
          <w:tcPr>
            <w:tcW w:w="0" w:type="auto"/>
            <w:vAlign w:val="center"/>
          </w:tcPr>
          <w:p w14:paraId="284B2DDC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672B1C86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Parkinson’s disease</w:t>
            </w:r>
          </w:p>
        </w:tc>
        <w:tc>
          <w:tcPr>
            <w:tcW w:w="3876" w:type="dxa"/>
            <w:vAlign w:val="center"/>
            <w:hideMark/>
          </w:tcPr>
          <w:p w14:paraId="7BF22515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Diagnosis</w:t>
            </w:r>
          </w:p>
        </w:tc>
        <w:tc>
          <w:tcPr>
            <w:tcW w:w="2806" w:type="dxa"/>
            <w:vAlign w:val="center"/>
            <w:hideMark/>
          </w:tcPr>
          <w:p w14:paraId="13857FC2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G20-G22</w:t>
            </w:r>
          </w:p>
        </w:tc>
        <w:tc>
          <w:tcPr>
            <w:tcW w:w="3025" w:type="dxa"/>
            <w:vAlign w:val="center"/>
          </w:tcPr>
          <w:p w14:paraId="0382E2F6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22AA8B93" w14:textId="77777777" w:rsidTr="001115EE">
        <w:tc>
          <w:tcPr>
            <w:tcW w:w="0" w:type="auto"/>
            <w:vAlign w:val="center"/>
          </w:tcPr>
          <w:p w14:paraId="59A48133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vAlign w:val="center"/>
            <w:hideMark/>
          </w:tcPr>
          <w:p w14:paraId="16FD5826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Multiple sclerosis</w:t>
            </w:r>
          </w:p>
        </w:tc>
        <w:tc>
          <w:tcPr>
            <w:tcW w:w="3876" w:type="dxa"/>
            <w:vAlign w:val="center"/>
            <w:hideMark/>
          </w:tcPr>
          <w:p w14:paraId="102B5C62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Diagnosis</w:t>
            </w:r>
          </w:p>
        </w:tc>
        <w:tc>
          <w:tcPr>
            <w:tcW w:w="2806" w:type="dxa"/>
            <w:vAlign w:val="center"/>
            <w:hideMark/>
          </w:tcPr>
          <w:p w14:paraId="6A83E661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G35 </w:t>
            </w:r>
          </w:p>
        </w:tc>
        <w:tc>
          <w:tcPr>
            <w:tcW w:w="3025" w:type="dxa"/>
            <w:vAlign w:val="center"/>
          </w:tcPr>
          <w:p w14:paraId="6129FBB7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12BE7505" w14:textId="77777777" w:rsidTr="001115EE"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3B9560E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7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8270DC8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Neuropathies</w:t>
            </w:r>
          </w:p>
        </w:tc>
        <w:tc>
          <w:tcPr>
            <w:tcW w:w="387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D48A26D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>Diagnosis</w:t>
            </w:r>
          </w:p>
        </w:tc>
        <w:tc>
          <w:tcPr>
            <w:tcW w:w="280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68BF150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  <w:r w:rsidRPr="00D56628">
              <w:rPr>
                <w:rFonts w:ascii="Arial" w:hAnsi="Arial" w:cs="Arial"/>
                <w:sz w:val="18"/>
                <w:szCs w:val="18"/>
              </w:rPr>
              <w:t xml:space="preserve">G50-G64 </w:t>
            </w:r>
          </w:p>
        </w:tc>
        <w:tc>
          <w:tcPr>
            <w:tcW w:w="302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1B54901" w14:textId="77777777" w:rsidR="002C32BC" w:rsidRPr="00D56628" w:rsidRDefault="002C32BC" w:rsidP="001115EE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2C32BC" w:rsidRPr="00D56628" w14:paraId="10252E52" w14:textId="77777777" w:rsidTr="001115EE">
        <w:tc>
          <w:tcPr>
            <w:tcW w:w="0" w:type="auto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2F9C0980" w14:textId="77777777" w:rsidR="002C32BC" w:rsidRPr="00D56628" w:rsidRDefault="002C32BC" w:rsidP="001115EE">
            <w:pPr>
              <w:spacing w:after="0" w:line="240" w:lineRule="auto"/>
              <w:rPr>
                <w:rFonts w:asciiTheme="majorHAnsi" w:hAnsiTheme="majorHAnsi" w:cstheme="majorHAnsi"/>
              </w:rPr>
            </w:pPr>
            <w:r w:rsidRPr="00D56628">
              <w:rPr>
                <w:rFonts w:asciiTheme="majorHAnsi" w:hAnsiTheme="majorHAnsi" w:cstheme="majorHAnsi"/>
                <w:vertAlign w:val="superscript"/>
              </w:rPr>
              <w:t>*</w:t>
            </w:r>
            <w:r w:rsidRPr="00D56628">
              <w:rPr>
                <w:rFonts w:asciiTheme="majorHAnsi" w:hAnsiTheme="majorHAnsi" w:cstheme="majorHAnsi"/>
              </w:rPr>
              <w:t xml:space="preserve">The chronic medical conditions </w:t>
            </w:r>
            <w:r>
              <w:rPr>
                <w:rFonts w:asciiTheme="majorHAnsi" w:hAnsiTheme="majorHAnsi" w:cstheme="majorHAnsi"/>
              </w:rPr>
              <w:t>we</w:t>
            </w:r>
            <w:r w:rsidRPr="00D56628">
              <w:rPr>
                <w:rFonts w:asciiTheme="majorHAnsi" w:hAnsiTheme="majorHAnsi" w:cstheme="majorHAnsi"/>
              </w:rPr>
              <w:t>re defined according to previous studies</w:t>
            </w:r>
            <w:r w:rsidRPr="00D56628">
              <w:rPr>
                <w:rFonts w:asciiTheme="majorHAnsi" w:hAnsiTheme="majorHAnsi" w:cstheme="majorHAnsi"/>
              </w:rPr>
              <w:fldChar w:fldCharType="begin">
                <w:fldData xml:space="preserve">PEVuZE5vdGU+PENpdGU+PEF1dGhvcj5Nb21lbjwvQXV0aG9yPjxZZWFyPjIwMjA8L1llYXI+PFJl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Theme="majorHAnsi" w:hAnsiTheme="majorHAnsi" w:cstheme="majorHAnsi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</w:rPr>
              <w:fldChar w:fldCharType="begin">
                <w:fldData xml:space="preserve">PEVuZE5vdGU+PENpdGU+PEF1dGhvcj5Nb21lbjwvQXV0aG9yPjxZZWFyPjIwMjA8L1llYXI+PFJl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Theme="majorHAnsi" w:hAnsiTheme="majorHAnsi" w:cstheme="majorHAnsi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</w:rPr>
            </w:r>
            <w:r>
              <w:rPr>
                <w:rFonts w:asciiTheme="majorHAnsi" w:hAnsiTheme="majorHAnsi" w:cstheme="majorHAnsi"/>
              </w:rPr>
              <w:fldChar w:fldCharType="end"/>
            </w:r>
            <w:r w:rsidRPr="00D56628">
              <w:rPr>
                <w:rFonts w:asciiTheme="majorHAnsi" w:hAnsiTheme="majorHAnsi" w:cstheme="majorHAnsi"/>
              </w:rPr>
            </w:r>
            <w:r w:rsidRPr="00D56628">
              <w:rPr>
                <w:rFonts w:asciiTheme="majorHAnsi" w:hAnsiTheme="majorHAnsi" w:cstheme="majorHAnsi"/>
              </w:rPr>
              <w:fldChar w:fldCharType="separate"/>
            </w:r>
            <w:r w:rsidRPr="007561A7">
              <w:rPr>
                <w:rFonts w:asciiTheme="majorHAnsi" w:hAnsiTheme="majorHAnsi" w:cstheme="majorHAnsi"/>
                <w:noProof/>
                <w:vertAlign w:val="superscript"/>
              </w:rPr>
              <w:t>27, 36</w:t>
            </w:r>
            <w:r w:rsidRPr="00D56628">
              <w:rPr>
                <w:rFonts w:asciiTheme="majorHAnsi" w:hAnsiTheme="majorHAnsi" w:cstheme="majorHAnsi"/>
              </w:rPr>
              <w:fldChar w:fldCharType="end"/>
            </w:r>
            <w:r w:rsidRPr="00D56628">
              <w:rPr>
                <w:rFonts w:asciiTheme="majorHAnsi" w:hAnsiTheme="majorHAnsi" w:cstheme="majorHAnsi"/>
              </w:rPr>
              <w:t xml:space="preserve"> </w:t>
            </w:r>
            <w:r>
              <w:rPr>
                <w:rFonts w:asciiTheme="majorHAnsi" w:hAnsiTheme="majorHAnsi" w:cstheme="majorHAnsi"/>
              </w:rPr>
              <w:t>and were</w:t>
            </w:r>
            <w:r w:rsidRPr="00D56628">
              <w:rPr>
                <w:rFonts w:asciiTheme="majorHAnsi" w:hAnsiTheme="majorHAnsi" w:cstheme="majorHAnsi"/>
              </w:rPr>
              <w:t xml:space="preserve"> based on ICD-10 diagnoses</w:t>
            </w:r>
            <w:r>
              <w:rPr>
                <w:rFonts w:asciiTheme="majorHAnsi" w:hAnsiTheme="majorHAnsi" w:cstheme="majorHAnsi"/>
              </w:rPr>
              <w:t xml:space="preserve"> recorded between Jan 1,</w:t>
            </w:r>
            <w:r w:rsidRPr="00D56628">
              <w:rPr>
                <w:rFonts w:asciiTheme="majorHAnsi" w:hAnsiTheme="majorHAnsi" w:cstheme="majorHAnsi"/>
              </w:rPr>
              <w:t xml:space="preserve"> </w:t>
            </w:r>
            <w:proofErr w:type="gramStart"/>
            <w:r w:rsidRPr="00D56628">
              <w:rPr>
                <w:rFonts w:asciiTheme="majorHAnsi" w:hAnsiTheme="majorHAnsi" w:cstheme="majorHAnsi"/>
              </w:rPr>
              <w:t>1994</w:t>
            </w:r>
            <w:proofErr w:type="gramEnd"/>
            <w:r w:rsidRPr="00D56628">
              <w:rPr>
                <w:rFonts w:asciiTheme="majorHAnsi" w:hAnsiTheme="majorHAnsi" w:cstheme="majorHAnsi"/>
              </w:rPr>
              <w:t xml:space="preserve"> and Dec 27, 2020 (study start). </w:t>
            </w:r>
            <w:r w:rsidRPr="00D56628">
              <w:rPr>
                <w:rFonts w:asciiTheme="majorHAnsi" w:hAnsiTheme="majorHAnsi" w:cstheme="majorHAnsi"/>
                <w:b/>
                <w:bCs/>
                <w:vertAlign w:val="superscript"/>
                <w:lang w:val="en-GB"/>
              </w:rPr>
              <w:t>†</w:t>
            </w:r>
            <w:r w:rsidRPr="00D56628">
              <w:rPr>
                <w:rFonts w:asciiTheme="majorHAnsi" w:hAnsiTheme="majorHAnsi" w:cstheme="majorHAnsi"/>
              </w:rPr>
              <w:t xml:space="preserve">Ascertained only in absence of ischemic heart disease/heart failure, and by diuretics only if no kidney disease. </w:t>
            </w:r>
            <w:r w:rsidRPr="00D56628">
              <w:rPr>
                <w:rFonts w:asciiTheme="majorHAnsi" w:hAnsiTheme="majorHAnsi" w:cstheme="majorHAnsi"/>
                <w:b/>
                <w:bCs/>
                <w:vertAlign w:val="superscript"/>
                <w:lang w:val="en-GB"/>
              </w:rPr>
              <w:t>‡</w:t>
            </w:r>
            <w:r>
              <w:rPr>
                <w:rFonts w:asciiTheme="majorHAnsi" w:hAnsiTheme="majorHAnsi" w:cstheme="majorHAnsi"/>
              </w:rPr>
              <w:t>These p</w:t>
            </w:r>
            <w:r w:rsidRPr="00D56628">
              <w:rPr>
                <w:rFonts w:asciiTheme="majorHAnsi" w:hAnsiTheme="majorHAnsi" w:cstheme="majorHAnsi"/>
              </w:rPr>
              <w:t>rescriptions</w:t>
            </w:r>
            <w:r>
              <w:rPr>
                <w:rFonts w:asciiTheme="majorHAnsi" w:hAnsiTheme="majorHAnsi" w:cstheme="majorHAnsi"/>
              </w:rPr>
              <w:t xml:space="preserve"> were</w:t>
            </w:r>
            <w:r w:rsidRPr="00D56628">
              <w:rPr>
                <w:rFonts w:asciiTheme="majorHAnsi" w:hAnsiTheme="majorHAnsi" w:cstheme="majorHAnsi"/>
              </w:rPr>
              <w:t xml:space="preserve"> used if no previous ischemic heart disease</w:t>
            </w:r>
            <w:r>
              <w:rPr>
                <w:rFonts w:asciiTheme="majorHAnsi" w:hAnsiTheme="majorHAnsi" w:cstheme="majorHAnsi"/>
              </w:rPr>
              <w:t xml:space="preserve"> had been recorded</w:t>
            </w:r>
            <w:r w:rsidRPr="00D56628">
              <w:rPr>
                <w:rFonts w:asciiTheme="majorHAnsi" w:hAnsiTheme="majorHAnsi" w:cstheme="majorHAnsi"/>
              </w:rPr>
              <w:t xml:space="preserve">. </w:t>
            </w:r>
          </w:p>
        </w:tc>
      </w:tr>
      <w:bookmarkEnd w:id="0"/>
    </w:tbl>
    <w:p w14:paraId="7D6EC9D1" w14:textId="77777777" w:rsidR="002C32BC" w:rsidRDefault="002C32BC" w:rsidP="002C32BC">
      <w:pPr>
        <w:spacing w:line="240" w:lineRule="auto"/>
      </w:pPr>
    </w:p>
    <w:p w14:paraId="1E414273" w14:textId="77777777" w:rsidR="002C32BC" w:rsidRDefault="002C32BC" w:rsidP="002C32BC">
      <w:r>
        <w:br w:type="page"/>
      </w:r>
    </w:p>
    <w:p w14:paraId="489F026E" w14:textId="77777777" w:rsidR="002C32BC" w:rsidRPr="00D56628" w:rsidRDefault="002C32BC" w:rsidP="002C32BC">
      <w:pPr>
        <w:spacing w:line="240" w:lineRule="auto"/>
      </w:pPr>
      <w:r w:rsidRPr="00D56628">
        <w:rPr>
          <w:rFonts w:cs="Times New Roman"/>
        </w:rPr>
        <w:lastRenderedPageBreak/>
        <w:t>Supplementary Table 3</w:t>
      </w:r>
      <w:r w:rsidRPr="00D56628">
        <w:t xml:space="preserve">: Study characteristics and risk of self-harm by </w:t>
      </w:r>
      <w:r>
        <w:t xml:space="preserve">PCR-confirmed </w:t>
      </w:r>
      <w:r w:rsidRPr="001F2DA0">
        <w:rPr>
          <w:rFonts w:cs="Times New Roman"/>
        </w:rPr>
        <w:t>SARS-CoV-2 infection</w:t>
      </w:r>
      <w:r w:rsidRPr="001A516F">
        <w:t xml:space="preserve"> status.</w:t>
      </w:r>
    </w:p>
    <w:tbl>
      <w:tblPr>
        <w:tblW w:w="1244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40"/>
        <w:gridCol w:w="1320"/>
        <w:gridCol w:w="1060"/>
        <w:gridCol w:w="2160"/>
        <w:gridCol w:w="300"/>
        <w:gridCol w:w="1740"/>
        <w:gridCol w:w="1060"/>
        <w:gridCol w:w="2160"/>
      </w:tblGrid>
      <w:tr w:rsidR="002C32BC" w:rsidRPr="00D56628" w14:paraId="5D2B72BE" w14:textId="77777777" w:rsidTr="001115EE">
        <w:trPr>
          <w:trHeight w:val="525"/>
        </w:trPr>
        <w:tc>
          <w:tcPr>
            <w:tcW w:w="26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D08D6" w14:textId="77777777" w:rsidR="002C32BC" w:rsidRPr="00D56628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454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B8A92C" w14:textId="77777777" w:rsidR="002C32BC" w:rsidRPr="00D56628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 xml:space="preserve">SARS-CoV-2 </w:t>
            </w:r>
            <w:proofErr w:type="spellStart"/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infection</w:t>
            </w:r>
            <w:proofErr w:type="spellEnd"/>
          </w:p>
        </w:tc>
        <w:tc>
          <w:tcPr>
            <w:tcW w:w="3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ED601" w14:textId="77777777" w:rsidR="002C32BC" w:rsidRPr="00D56628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496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48FBF" w14:textId="77777777" w:rsidR="002C32BC" w:rsidRPr="00D56628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proofErr w:type="spellStart"/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No</w:t>
            </w:r>
            <w:proofErr w:type="spellEnd"/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 xml:space="preserve"> SARS-CoV-2 </w:t>
            </w:r>
            <w:proofErr w:type="spellStart"/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infection</w:t>
            </w:r>
            <w:proofErr w:type="spellEnd"/>
          </w:p>
        </w:tc>
      </w:tr>
      <w:tr w:rsidR="002C32BC" w:rsidRPr="00D56628" w14:paraId="404EE916" w14:textId="77777777" w:rsidTr="001115EE">
        <w:trPr>
          <w:trHeight w:val="525"/>
        </w:trPr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6DDD3A3" w14:textId="77777777" w:rsidR="002C32BC" w:rsidRPr="00D56628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70D14A4" w14:textId="77777777" w:rsidR="002C32BC" w:rsidRPr="00D56628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n/N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BDDBE27" w14:textId="77777777" w:rsidR="002C32BC" w:rsidRPr="00D56628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PY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4D4D190" w14:textId="77777777" w:rsidR="002C32BC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IR (95% CI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 xml:space="preserve"> </w:t>
            </w:r>
          </w:p>
          <w:p w14:paraId="73782A4C" w14:textId="77777777" w:rsidR="002C32BC" w:rsidRPr="00D56628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per 100,000 PY</w:t>
            </w:r>
          </w:p>
        </w:tc>
        <w:tc>
          <w:tcPr>
            <w:tcW w:w="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3FB8D29" w14:textId="77777777" w:rsidR="002C32BC" w:rsidRPr="00D56628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46338EF" w14:textId="77777777" w:rsidR="002C32BC" w:rsidRPr="00D56628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n/N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D8BF6E7" w14:textId="77777777" w:rsidR="002C32BC" w:rsidRPr="00D56628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PY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D8BB9BB" w14:textId="77777777" w:rsidR="002C32BC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IR (95% CI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 xml:space="preserve"> </w:t>
            </w:r>
          </w:p>
          <w:p w14:paraId="24613585" w14:textId="77777777" w:rsidR="002C32BC" w:rsidRPr="00D56628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per 100,000 PY</w:t>
            </w:r>
          </w:p>
        </w:tc>
      </w:tr>
      <w:tr w:rsidR="002C32BC" w:rsidRPr="00D56628" w14:paraId="3963B1BC" w14:textId="77777777" w:rsidTr="001115EE">
        <w:trPr>
          <w:trHeight w:val="255"/>
        </w:trPr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50CC8E" w14:textId="77777777" w:rsidR="002C32BC" w:rsidRPr="00D56628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C43C13" w14:textId="77777777" w:rsidR="002C32BC" w:rsidRPr="00D56628" w:rsidRDefault="002C32BC" w:rsidP="001115EE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419299" w14:textId="77777777" w:rsidR="002C32BC" w:rsidRPr="00D56628" w:rsidRDefault="002C32BC" w:rsidP="001115EE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A1CE6C" w14:textId="77777777" w:rsidR="002C32BC" w:rsidRPr="00D56628" w:rsidRDefault="002C32BC" w:rsidP="001115EE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78F314" w14:textId="77777777" w:rsidR="002C32BC" w:rsidRPr="00D56628" w:rsidRDefault="002C32BC" w:rsidP="001115EE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122B0C" w14:textId="77777777" w:rsidR="002C32BC" w:rsidRPr="00D56628" w:rsidRDefault="002C32BC" w:rsidP="001115EE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0A2A9A" w14:textId="77777777" w:rsidR="002C32BC" w:rsidRPr="00D56628" w:rsidRDefault="002C32BC" w:rsidP="001115EE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11151C" w14:textId="77777777" w:rsidR="002C32BC" w:rsidRPr="00D56628" w:rsidRDefault="002C32BC" w:rsidP="001115EE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</w:tr>
      <w:tr w:rsidR="002C32BC" w:rsidRPr="00D56628" w14:paraId="49637D06" w14:textId="77777777" w:rsidTr="001115EE">
        <w:trPr>
          <w:trHeight w:val="255"/>
        </w:trPr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A64C9E" w14:textId="77777777" w:rsidR="002C32BC" w:rsidRPr="00D56628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Overall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D622A3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131/260,663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FBADDE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175,352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49F1A5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74.7 (61.9-87.5)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C8122B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6DE38C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5322/4,151,585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BF4939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6,894,609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6907F8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77.2 (75.1-79.3)</w:t>
            </w:r>
          </w:p>
        </w:tc>
      </w:tr>
      <w:tr w:rsidR="002C32BC" w:rsidRPr="00D56628" w14:paraId="34EA21C1" w14:textId="77777777" w:rsidTr="001115EE">
        <w:trPr>
          <w:trHeight w:val="255"/>
        </w:trPr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C03769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1A5DA8" w14:textId="77777777" w:rsidR="002C32BC" w:rsidRPr="00D56628" w:rsidRDefault="002C32BC" w:rsidP="001115EE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7DDCE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5517A1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7855A1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79C8AD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143764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9DC70C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</w:tr>
      <w:tr w:rsidR="002C32BC" w:rsidRPr="00D56628" w14:paraId="66BADC71" w14:textId="77777777" w:rsidTr="001115EE">
        <w:trPr>
          <w:trHeight w:val="255"/>
        </w:trPr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1DAF79" w14:textId="77777777" w:rsidR="002C32BC" w:rsidRPr="00D56628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Age (</w:t>
            </w:r>
            <w:proofErr w:type="spellStart"/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years</w:t>
            </w:r>
            <w:proofErr w:type="spellEnd"/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)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E17DF0" w14:textId="77777777" w:rsidR="002C32BC" w:rsidRPr="00D56628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A936E2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AB35A5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35E7F6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10AD39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D229EB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9ED76B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</w:tr>
      <w:tr w:rsidR="002C32BC" w:rsidRPr="00D56628" w14:paraId="622BBA76" w14:textId="77777777" w:rsidTr="001115EE">
        <w:trPr>
          <w:trHeight w:val="255"/>
        </w:trPr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A7BA36" w14:textId="77777777" w:rsidR="002C32BC" w:rsidRPr="00D56628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 xml:space="preserve">   15-2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9F7752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52/67,286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B14620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35,988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DC2273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144.5 (105.2-183.8)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227409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CA6A72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hAnsi="Arial" w:cs="Arial"/>
                <w:color w:val="000000"/>
                <w:sz w:val="20"/>
                <w:szCs w:val="20"/>
              </w:rPr>
              <w:t>1,548/574,259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623D7A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839,699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DD55A7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184.4 (175.2-193.5)</w:t>
            </w:r>
          </w:p>
        </w:tc>
      </w:tr>
      <w:tr w:rsidR="002C32BC" w:rsidRPr="00D56628" w14:paraId="51C1EC8A" w14:textId="77777777" w:rsidTr="001115EE">
        <w:trPr>
          <w:trHeight w:val="255"/>
        </w:trPr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9D360E" w14:textId="77777777" w:rsidR="002C32BC" w:rsidRPr="00D56628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 xml:space="preserve">   25-3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2F9439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22/45,957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562014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29,771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198326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73.9 (43.0-104.8)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C90126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3DFF6C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hAnsi="Arial" w:cs="Arial"/>
                <w:color w:val="000000"/>
                <w:sz w:val="20"/>
                <w:szCs w:val="20"/>
              </w:rPr>
              <w:t>865/549,91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7CAC4C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921,749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EAC630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93.8 (87.6-100.1)</w:t>
            </w:r>
          </w:p>
        </w:tc>
      </w:tr>
      <w:tr w:rsidR="002C32BC" w:rsidRPr="00D56628" w14:paraId="702E6B85" w14:textId="77777777" w:rsidTr="001115EE">
        <w:trPr>
          <w:trHeight w:val="255"/>
        </w:trPr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9C4074" w14:textId="77777777" w:rsidR="002C32BC" w:rsidRPr="00D56628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 xml:space="preserve">   35-4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615F35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17/42,817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8E4F85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27,727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8D5DEE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61.3 (32.2-90.5)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5971A3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6975ED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hAnsi="Arial" w:cs="Arial"/>
                <w:color w:val="000000"/>
                <w:sz w:val="20"/>
                <w:szCs w:val="20"/>
              </w:rPr>
              <w:t>598/576,312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DDB44E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957,365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5AD873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62.5 (57.5-67.5)</w:t>
            </w:r>
          </w:p>
        </w:tc>
      </w:tr>
      <w:tr w:rsidR="002C32BC" w:rsidRPr="00D56628" w14:paraId="22A08B70" w14:textId="77777777" w:rsidTr="001115EE">
        <w:trPr>
          <w:trHeight w:val="255"/>
        </w:trPr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DFD2EA" w14:textId="77777777" w:rsidR="002C32BC" w:rsidRPr="00D56628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 xml:space="preserve">   45-5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AB2FC1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12/45,837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53C34D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32,846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781FAF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36.5 (15.9-57.2)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647E0E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448DC4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hAnsi="Arial" w:cs="Arial"/>
                <w:color w:val="000000"/>
                <w:sz w:val="20"/>
                <w:szCs w:val="20"/>
              </w:rPr>
              <w:t>753/702,186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FF7842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1,171,263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B576EF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64.3 (59.7-68.9)</w:t>
            </w:r>
          </w:p>
        </w:tc>
      </w:tr>
      <w:tr w:rsidR="002C32BC" w:rsidRPr="00D56628" w14:paraId="4F388D46" w14:textId="77777777" w:rsidTr="001115EE">
        <w:trPr>
          <w:trHeight w:val="255"/>
        </w:trPr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120EA6" w14:textId="77777777" w:rsidR="002C32BC" w:rsidRPr="00D56628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 xml:space="preserve">   55-6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C8AA4E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8/31,128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3A4E6D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25,498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DF6824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31.4 (9.6-53.1)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AAFDED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DC4690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hAnsi="Arial" w:cs="Arial"/>
                <w:color w:val="000000"/>
                <w:sz w:val="20"/>
                <w:szCs w:val="20"/>
              </w:rPr>
              <w:t>640/665,59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8BD782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1,131,225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D75DDC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56.6 (52.2-61.0)</w:t>
            </w:r>
          </w:p>
        </w:tc>
      </w:tr>
      <w:tr w:rsidR="002C32BC" w:rsidRPr="00D56628" w14:paraId="6FA80FE3" w14:textId="77777777" w:rsidTr="001115EE">
        <w:trPr>
          <w:trHeight w:val="255"/>
        </w:trPr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9093CA" w14:textId="77777777" w:rsidR="002C32BC" w:rsidRPr="00D56628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 xml:space="preserve">   65-7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8292AA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8/15,192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4134E8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12,090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97AE7A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66.2 (20.3-112.0)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0D6473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D3596F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hAnsi="Arial" w:cs="Arial"/>
                <w:color w:val="000000"/>
                <w:sz w:val="20"/>
                <w:szCs w:val="20"/>
              </w:rPr>
              <w:t>459/602,659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1AC002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997,021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44C78C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46.0 (41.8-50.2)</w:t>
            </w:r>
          </w:p>
        </w:tc>
      </w:tr>
      <w:tr w:rsidR="002C32BC" w:rsidRPr="00D56628" w14:paraId="40DF3BB1" w14:textId="77777777" w:rsidTr="001115EE">
        <w:trPr>
          <w:trHeight w:val="255"/>
        </w:trPr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7662FD" w14:textId="77777777" w:rsidR="002C32BC" w:rsidRPr="00D56628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 xml:space="preserve">   74+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C0508F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12/12,446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DF772F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11,432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EC1BDD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105.0 (45.6-164.4)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F5ECAB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850781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hAnsi="Arial" w:cs="Arial"/>
                <w:color w:val="000000"/>
                <w:sz w:val="20"/>
                <w:szCs w:val="20"/>
              </w:rPr>
              <w:t>459/480,669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7DC038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876,288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4414D0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52.4 (47.6-57.2)</w:t>
            </w:r>
          </w:p>
        </w:tc>
      </w:tr>
      <w:tr w:rsidR="002C32BC" w:rsidRPr="00D56628" w14:paraId="704828F7" w14:textId="77777777" w:rsidTr="001115EE">
        <w:trPr>
          <w:trHeight w:val="255"/>
        </w:trPr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01BDC1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D987C2" w14:textId="77777777" w:rsidR="002C32BC" w:rsidRPr="00D56628" w:rsidRDefault="002C32BC" w:rsidP="001115EE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39CD82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8DB843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E2B97C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F2870A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335EEE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CD9133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</w:tr>
      <w:tr w:rsidR="002C32BC" w:rsidRPr="00D56628" w14:paraId="474B1C35" w14:textId="77777777" w:rsidTr="001115EE">
        <w:trPr>
          <w:trHeight w:val="255"/>
        </w:trPr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588AF6" w14:textId="77777777" w:rsidR="002C32BC" w:rsidRPr="00D56628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 xml:space="preserve">Sex 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D7C354" w14:textId="77777777" w:rsidR="002C32BC" w:rsidRPr="00D56628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6D3DB1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E4706A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B9666E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9B4E38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14A664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402152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</w:tr>
      <w:tr w:rsidR="002C32BC" w:rsidRPr="00D56628" w14:paraId="0E2FBB3E" w14:textId="77777777" w:rsidTr="001115EE">
        <w:trPr>
          <w:trHeight w:val="255"/>
        </w:trPr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85F9CB" w14:textId="77777777" w:rsidR="002C32BC" w:rsidRPr="00D56628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 xml:space="preserve">   </w:t>
            </w:r>
            <w:proofErr w:type="spellStart"/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Female</w:t>
            </w:r>
            <w:proofErr w:type="spellEnd"/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CCA0BC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86/132,482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3F2AC9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90,105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59165F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95.4 (75.3-115.6)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BBFA93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88BEDC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hAnsi="Arial" w:cs="Arial"/>
                <w:color w:val="000000"/>
                <w:sz w:val="20"/>
                <w:szCs w:val="20"/>
              </w:rPr>
              <w:t>3,225/2,100,04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0EAF27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3,489,986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622B9B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92.4 (89.2-95.6)</w:t>
            </w:r>
          </w:p>
        </w:tc>
      </w:tr>
      <w:tr w:rsidR="002C32BC" w:rsidRPr="00D56628" w14:paraId="01EA0B78" w14:textId="77777777" w:rsidTr="001115EE">
        <w:trPr>
          <w:trHeight w:val="255"/>
        </w:trPr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2EFC82" w14:textId="77777777" w:rsidR="002C32BC" w:rsidRPr="00D56628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 xml:space="preserve">   Male 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99EFE7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45/128,18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95413E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85,247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F4B693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52.8 (37.4-68.2)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0CF114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8977A4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hAnsi="Arial" w:cs="Arial"/>
                <w:color w:val="000000"/>
                <w:sz w:val="20"/>
                <w:szCs w:val="20"/>
              </w:rPr>
              <w:t>2,097/2,051,545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BF8D4C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3,404,623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9C515C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61.6 (59.0-64.2)</w:t>
            </w:r>
          </w:p>
        </w:tc>
      </w:tr>
      <w:tr w:rsidR="002C32BC" w:rsidRPr="00D56628" w14:paraId="2232B8A8" w14:textId="77777777" w:rsidTr="001115EE">
        <w:trPr>
          <w:trHeight w:val="255"/>
        </w:trPr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C6B44B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FF4F7C" w14:textId="77777777" w:rsidR="002C32BC" w:rsidRPr="00D56628" w:rsidRDefault="002C32BC" w:rsidP="001115EE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98EEEC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12CF19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9FAC4D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A1E4FB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DA574F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5461A4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</w:tr>
      <w:tr w:rsidR="002C32BC" w:rsidRPr="00D56628" w14:paraId="5A16D747" w14:textId="77777777" w:rsidTr="001115EE">
        <w:trPr>
          <w:trHeight w:val="255"/>
        </w:trPr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E2C3F9" w14:textId="77777777" w:rsidR="002C32BC" w:rsidRPr="00D56628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 xml:space="preserve">Country of </w:t>
            </w:r>
            <w:proofErr w:type="spellStart"/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origin</w:t>
            </w:r>
            <w:proofErr w:type="spellEnd"/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84F11D" w14:textId="77777777" w:rsidR="002C32BC" w:rsidRPr="00D56628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22AE38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825529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09F649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3A510B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43FD05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4E837B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eastAsia="Times New Roman" w:cs="Times New Roman"/>
                <w:sz w:val="20"/>
                <w:szCs w:val="20"/>
                <w:lang w:val="de-DE" w:eastAsia="de-DE"/>
              </w:rPr>
            </w:pPr>
          </w:p>
        </w:tc>
      </w:tr>
      <w:tr w:rsidR="002C32BC" w:rsidRPr="00D56628" w14:paraId="7D9DB29F" w14:textId="77777777" w:rsidTr="001115EE">
        <w:trPr>
          <w:trHeight w:val="255"/>
        </w:trPr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4DB794" w14:textId="77777777" w:rsidR="002C32BC" w:rsidRPr="00D56628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 xml:space="preserve">   Denmark 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887B1C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81/190,193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E7D2EB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130,527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932AA8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62.1 (48.5-75.6)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84C17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EBFF1F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hAnsi="Arial" w:cs="Arial"/>
                <w:color w:val="000000"/>
                <w:sz w:val="20"/>
                <w:szCs w:val="20"/>
              </w:rPr>
              <w:t>4,673/3,639,686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A73043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6,029,381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F358AC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77.5 (75.3-79.7)</w:t>
            </w:r>
          </w:p>
        </w:tc>
      </w:tr>
      <w:tr w:rsidR="002C32BC" w:rsidRPr="00D56628" w14:paraId="50C10512" w14:textId="77777777" w:rsidTr="001115EE">
        <w:trPr>
          <w:trHeight w:val="255"/>
        </w:trPr>
        <w:tc>
          <w:tcPr>
            <w:tcW w:w="2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DA6C6F" w14:textId="77777777" w:rsidR="002C32BC" w:rsidRPr="00D56628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 xml:space="preserve">   Other Western Countries 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7E9CBD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6/12,712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4FE443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8,129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F4C3DF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73.8 (14.7-132.9)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0AFA35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2DA5F0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194/204,443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43A421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325,444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FC6BD1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59.6 (51.2-68.0)</w:t>
            </w:r>
          </w:p>
        </w:tc>
      </w:tr>
      <w:tr w:rsidR="002C32BC" w:rsidRPr="00D56628" w14:paraId="3136AC24" w14:textId="77777777" w:rsidTr="001115EE">
        <w:trPr>
          <w:trHeight w:val="255"/>
        </w:trPr>
        <w:tc>
          <w:tcPr>
            <w:tcW w:w="2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7EC5CB5" w14:textId="77777777" w:rsidR="002C32BC" w:rsidRPr="00D56628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 xml:space="preserve">   Non-Western countries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1AD4513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44/57,758 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F3FC204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36,695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C0304AB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119.9 (84.5-155.3)</w:t>
            </w:r>
          </w:p>
        </w:tc>
        <w:tc>
          <w:tcPr>
            <w:tcW w:w="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AD6FF91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 </w:t>
            </w:r>
          </w:p>
        </w:tc>
        <w:tc>
          <w:tcPr>
            <w:tcW w:w="17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51749A6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455/307,456 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9713568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539,786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71A90ED" w14:textId="77777777" w:rsidR="002C32BC" w:rsidRPr="00D56628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D56628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84.3 (76.5-92.0)</w:t>
            </w:r>
          </w:p>
        </w:tc>
      </w:tr>
    </w:tbl>
    <w:p w14:paraId="1976A4F7" w14:textId="77777777" w:rsidR="002C32BC" w:rsidRPr="00D56628" w:rsidRDefault="002C32BC" w:rsidP="002C32BC">
      <w:pPr>
        <w:spacing w:after="0" w:line="240" w:lineRule="auto"/>
        <w:rPr>
          <w:rFonts w:cs="Times New Roman"/>
          <w:lang w:val="en-GB"/>
        </w:rPr>
      </w:pPr>
      <w:r w:rsidRPr="00D56628">
        <w:rPr>
          <w:rFonts w:cs="Times New Roman"/>
          <w:lang w:val="en-GB"/>
        </w:rPr>
        <w:t>Abbreviations: PY: Person-years, IR: Incidence Rate.</w:t>
      </w:r>
    </w:p>
    <w:p w14:paraId="77A360EF" w14:textId="77777777" w:rsidR="002C32BC" w:rsidRPr="00D56628" w:rsidRDefault="002C32BC" w:rsidP="002C32BC">
      <w:pPr>
        <w:spacing w:line="240" w:lineRule="auto"/>
      </w:pPr>
      <w:r w:rsidRPr="00D56628">
        <w:br w:type="page"/>
      </w:r>
      <w:r w:rsidRPr="00D56628">
        <w:fldChar w:fldCharType="begin"/>
      </w:r>
      <w:r w:rsidRPr="00D56628">
        <w:instrText xml:space="preserve"> ADDIN EN.SECTION.REFLIST </w:instrText>
      </w:r>
      <w:r w:rsidRPr="00D56628">
        <w:fldChar w:fldCharType="end"/>
      </w:r>
    </w:p>
    <w:p w14:paraId="51CA9C6C" w14:textId="77777777" w:rsidR="002C32BC" w:rsidRPr="00D56628" w:rsidRDefault="002C32BC" w:rsidP="002C32BC">
      <w:pPr>
        <w:spacing w:line="240" w:lineRule="auto"/>
        <w:sectPr w:rsidR="002C32BC" w:rsidRPr="00D56628" w:rsidSect="0010345C">
          <w:pgSz w:w="16838" w:h="11906" w:orient="landscape"/>
          <w:pgMar w:top="1134" w:right="1701" w:bottom="1134" w:left="1701" w:header="708" w:footer="708" w:gutter="0"/>
          <w:cols w:space="708"/>
          <w:docGrid w:linePitch="360"/>
        </w:sectPr>
      </w:pPr>
    </w:p>
    <w:p w14:paraId="64DFAEC7" w14:textId="77777777" w:rsidR="002C32BC" w:rsidRPr="00D56628" w:rsidRDefault="002C32BC" w:rsidP="002C32BC">
      <w:pPr>
        <w:spacing w:line="240" w:lineRule="auto"/>
        <w:rPr>
          <w:rFonts w:cs="Times New Roman"/>
        </w:rPr>
      </w:pPr>
      <w:r w:rsidRPr="00D56628">
        <w:rPr>
          <w:rFonts w:cs="Times New Roman"/>
        </w:rPr>
        <w:lastRenderedPageBreak/>
        <w:t xml:space="preserve">Supplementary Table </w:t>
      </w:r>
      <w:r>
        <w:rPr>
          <w:rFonts w:cs="Times New Roman"/>
        </w:rPr>
        <w:t>4</w:t>
      </w:r>
      <w:r w:rsidRPr="00D56628">
        <w:rPr>
          <w:rFonts w:cs="Times New Roman"/>
        </w:rPr>
        <w:t xml:space="preserve">. Cumulative incidence of self-harm according to status at end of follow-up at Oct 15, </w:t>
      </w:r>
      <w:proofErr w:type="gramStart"/>
      <w:r w:rsidRPr="00D56628">
        <w:rPr>
          <w:rFonts w:cs="Times New Roman"/>
        </w:rPr>
        <w:t>2021.</w:t>
      </w:r>
      <w:r w:rsidRPr="00D56628">
        <w:rPr>
          <w:rFonts w:cs="Times New Roman"/>
          <w:vertAlign w:val="superscript"/>
        </w:rPr>
        <w:t>*</w:t>
      </w:r>
      <w:proofErr w:type="gramEnd"/>
    </w:p>
    <w:tbl>
      <w:tblPr>
        <w:tblW w:w="792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832"/>
        <w:gridCol w:w="920"/>
        <w:gridCol w:w="1100"/>
        <w:gridCol w:w="2068"/>
      </w:tblGrid>
      <w:tr w:rsidR="002C32BC" w:rsidRPr="000244DD" w14:paraId="1C15E138" w14:textId="77777777" w:rsidTr="001115EE">
        <w:trPr>
          <w:trHeight w:val="915"/>
        </w:trPr>
        <w:tc>
          <w:tcPr>
            <w:tcW w:w="38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40F66F" w14:textId="77777777" w:rsidR="002C32BC" w:rsidRPr="00664E7A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a-DK"/>
              </w:rPr>
            </w:pPr>
            <w:r w:rsidRPr="00664E7A">
              <w:rPr>
                <w:rFonts w:ascii="Arial" w:eastAsia="Times New Roman" w:hAnsi="Arial" w:cs="Arial"/>
                <w:color w:val="000000"/>
                <w:sz w:val="20"/>
                <w:szCs w:val="20"/>
                <w:lang w:eastAsia="da-DK"/>
              </w:rPr>
              <w:t> 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3B00F9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  <w:t>n</w:t>
            </w:r>
          </w:p>
        </w:tc>
        <w:tc>
          <w:tcPr>
            <w:tcW w:w="11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A14C04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  <w:t>N</w:t>
            </w:r>
          </w:p>
        </w:tc>
        <w:tc>
          <w:tcPr>
            <w:tcW w:w="20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3EDFD29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eastAsia="da-DK"/>
              </w:rPr>
              <w:t xml:space="preserve">Cumulative incidence </w:t>
            </w: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eastAsia="da-DK"/>
              </w:rPr>
              <w:br/>
              <w:t>on day 57 (95% CI)</w:t>
            </w:r>
          </w:p>
        </w:tc>
      </w:tr>
      <w:tr w:rsidR="002C32BC" w:rsidRPr="000244DD" w14:paraId="16D8D132" w14:textId="77777777" w:rsidTr="001115EE">
        <w:trPr>
          <w:trHeight w:val="255"/>
        </w:trPr>
        <w:tc>
          <w:tcPr>
            <w:tcW w:w="3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6DD439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da-DK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734EFF" w14:textId="77777777" w:rsidR="002C32BC" w:rsidRPr="000244DD" w:rsidRDefault="002C32BC" w:rsidP="001115EE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da-DK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AA60A2" w14:textId="77777777" w:rsidR="002C32BC" w:rsidRPr="000244DD" w:rsidRDefault="002C32BC" w:rsidP="001115EE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da-DK"/>
              </w:rPr>
            </w:pP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9F215" w14:textId="77777777" w:rsidR="002C32BC" w:rsidRPr="000244DD" w:rsidRDefault="002C32BC" w:rsidP="001115EE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da-DK"/>
              </w:rPr>
            </w:pPr>
          </w:p>
        </w:tc>
      </w:tr>
      <w:tr w:rsidR="002C32BC" w:rsidRPr="000244DD" w14:paraId="55C38B69" w14:textId="77777777" w:rsidTr="001115EE">
        <w:trPr>
          <w:trHeight w:val="255"/>
        </w:trPr>
        <w:tc>
          <w:tcPr>
            <w:tcW w:w="3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DE1C2C" w14:textId="77777777" w:rsidR="002C32BC" w:rsidRPr="000244DD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  <w:t xml:space="preserve">SARS-CoV-2 </w:t>
            </w:r>
            <w:proofErr w:type="spellStart"/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  <w:t>infection</w:t>
            </w:r>
            <w:proofErr w:type="spellEnd"/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B6F84" w14:textId="77777777" w:rsidR="002C32BC" w:rsidRPr="000244DD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20940" w14:textId="77777777" w:rsidR="002C32BC" w:rsidRPr="000244DD" w:rsidRDefault="002C32BC" w:rsidP="001115EE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99E1C" w14:textId="77777777" w:rsidR="002C32BC" w:rsidRPr="000244DD" w:rsidRDefault="002C32BC" w:rsidP="001115EE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</w:p>
        </w:tc>
      </w:tr>
      <w:tr w:rsidR="002C32BC" w:rsidRPr="000244DD" w14:paraId="6B7B4F10" w14:textId="77777777" w:rsidTr="001115EE">
        <w:trPr>
          <w:trHeight w:val="255"/>
        </w:trPr>
        <w:tc>
          <w:tcPr>
            <w:tcW w:w="3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C822EC" w14:textId="77777777" w:rsidR="002C32BC" w:rsidRPr="000244DD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  <w:t xml:space="preserve">   None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0812B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  <w:t>313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80266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a-DK"/>
              </w:rPr>
              <w:t>502,151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A0CA3D" w14:textId="77777777" w:rsidR="002C32BC" w:rsidRPr="000244DD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  <w:t>0.12 (0.10-0.15)</w:t>
            </w:r>
          </w:p>
        </w:tc>
      </w:tr>
      <w:tr w:rsidR="002C32BC" w:rsidRPr="000244DD" w14:paraId="3D132E0A" w14:textId="77777777" w:rsidTr="001115EE">
        <w:trPr>
          <w:trHeight w:val="255"/>
        </w:trPr>
        <w:tc>
          <w:tcPr>
            <w:tcW w:w="3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950EE6" w14:textId="77777777" w:rsidR="002C32BC" w:rsidRPr="000244DD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  <w:t xml:space="preserve">   Yes 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97196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  <w:t>121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374DDB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a-DK"/>
              </w:rPr>
              <w:t>250,894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26D2D" w14:textId="77777777" w:rsidR="002C32BC" w:rsidRPr="000244DD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  <w:t>0.08 (0.06-0.12)</w:t>
            </w:r>
          </w:p>
        </w:tc>
      </w:tr>
      <w:tr w:rsidR="002C32BC" w:rsidRPr="000244DD" w14:paraId="3E18CFD6" w14:textId="77777777" w:rsidTr="001115EE">
        <w:trPr>
          <w:trHeight w:val="255"/>
        </w:trPr>
        <w:tc>
          <w:tcPr>
            <w:tcW w:w="3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DA158B" w14:textId="77777777" w:rsidR="002C32BC" w:rsidRPr="000244DD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93C28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58905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67163" w14:textId="77777777" w:rsidR="002C32BC" w:rsidRPr="000244DD" w:rsidRDefault="002C32BC" w:rsidP="001115EE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</w:p>
        </w:tc>
      </w:tr>
      <w:tr w:rsidR="002C32BC" w:rsidRPr="000244DD" w14:paraId="7C646A06" w14:textId="77777777" w:rsidTr="001115EE">
        <w:trPr>
          <w:trHeight w:val="510"/>
        </w:trPr>
        <w:tc>
          <w:tcPr>
            <w:tcW w:w="3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EA1BA8" w14:textId="77777777" w:rsidR="002C32BC" w:rsidRPr="000244DD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eastAsia="da-DK"/>
              </w:rPr>
              <w:t>SARS-CoV-2 infection and lower educational level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3F0D9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a-DK"/>
              </w:rPr>
              <w:t>67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B6F20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a-DK"/>
              </w:rPr>
              <w:t>74,129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3049B" w14:textId="77777777" w:rsidR="002C32BC" w:rsidRPr="000244DD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a-DK"/>
              </w:rPr>
              <w:t>0.13 (0.10-0.17)</w:t>
            </w:r>
          </w:p>
        </w:tc>
      </w:tr>
      <w:tr w:rsidR="002C32BC" w:rsidRPr="000244DD" w14:paraId="59A8D7CB" w14:textId="77777777" w:rsidTr="001115EE">
        <w:trPr>
          <w:trHeight w:val="315"/>
        </w:trPr>
        <w:tc>
          <w:tcPr>
            <w:tcW w:w="3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445F77" w14:textId="77777777" w:rsidR="002C32BC" w:rsidRPr="000244DD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F38A9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FDA2D5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C8D62" w14:textId="77777777" w:rsidR="002C32BC" w:rsidRPr="000244DD" w:rsidRDefault="002C32BC" w:rsidP="001115EE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</w:p>
        </w:tc>
      </w:tr>
      <w:tr w:rsidR="002C32BC" w:rsidRPr="000244DD" w14:paraId="41096FF4" w14:textId="77777777" w:rsidTr="001115EE">
        <w:trPr>
          <w:trHeight w:val="540"/>
        </w:trPr>
        <w:tc>
          <w:tcPr>
            <w:tcW w:w="3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6B75DD" w14:textId="77777777" w:rsidR="002C32BC" w:rsidRPr="000244DD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eastAsia="da-DK"/>
              </w:rPr>
              <w:t>SARS-CoV-2 infection and chronic medical condition</w:t>
            </w:r>
            <w:r w:rsidRPr="000244DD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vertAlign w:val="superscript"/>
                <w:lang w:eastAsia="da-DK"/>
              </w:rPr>
              <w:t>†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5876F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a-DK"/>
              </w:rPr>
              <w:t>71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799999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a-DK"/>
              </w:rPr>
              <w:t>132,983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6481E" w14:textId="77777777" w:rsidR="002C32BC" w:rsidRPr="000244DD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a-DK"/>
              </w:rPr>
              <w:t>0.10 (0.06-0.15)</w:t>
            </w:r>
          </w:p>
        </w:tc>
      </w:tr>
      <w:tr w:rsidR="002C32BC" w:rsidRPr="000244DD" w14:paraId="31AE64F0" w14:textId="77777777" w:rsidTr="001115EE">
        <w:trPr>
          <w:trHeight w:val="315"/>
        </w:trPr>
        <w:tc>
          <w:tcPr>
            <w:tcW w:w="3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18C14E" w14:textId="77777777" w:rsidR="002C32BC" w:rsidRPr="000244DD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C82C3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F139E0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60157" w14:textId="77777777" w:rsidR="002C32BC" w:rsidRPr="000244DD" w:rsidRDefault="002C32BC" w:rsidP="001115EE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</w:p>
        </w:tc>
      </w:tr>
      <w:tr w:rsidR="002C32BC" w:rsidRPr="000244DD" w14:paraId="5A484CB8" w14:textId="77777777" w:rsidTr="001115EE">
        <w:trPr>
          <w:trHeight w:val="510"/>
        </w:trPr>
        <w:tc>
          <w:tcPr>
            <w:tcW w:w="3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630842" w14:textId="77777777" w:rsidR="002C32BC" w:rsidRPr="000244DD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eastAsia="da-DK"/>
              </w:rPr>
              <w:t>SARS-CoV-2 infection and disability pension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080E1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a-DK"/>
              </w:rPr>
              <w:t>8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CF45C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a-DK"/>
              </w:rPr>
              <w:t>7,826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71EDF" w14:textId="77777777" w:rsidR="002C32BC" w:rsidRPr="000244DD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a-DK"/>
              </w:rPr>
              <w:t>0.12 (0.06-0.23)</w:t>
            </w:r>
          </w:p>
        </w:tc>
      </w:tr>
      <w:tr w:rsidR="002C32BC" w:rsidRPr="000244DD" w14:paraId="405DDA89" w14:textId="77777777" w:rsidTr="001115EE">
        <w:trPr>
          <w:trHeight w:val="315"/>
        </w:trPr>
        <w:tc>
          <w:tcPr>
            <w:tcW w:w="3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B4046A" w14:textId="77777777" w:rsidR="002C32BC" w:rsidRPr="000244DD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A1A9D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7BFD82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94376" w14:textId="77777777" w:rsidR="002C32BC" w:rsidRPr="000244DD" w:rsidRDefault="002C32BC" w:rsidP="001115EE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</w:p>
        </w:tc>
      </w:tr>
      <w:tr w:rsidR="002C32BC" w:rsidRPr="000244DD" w14:paraId="6302F306" w14:textId="77777777" w:rsidTr="001115EE">
        <w:trPr>
          <w:trHeight w:val="255"/>
        </w:trPr>
        <w:tc>
          <w:tcPr>
            <w:tcW w:w="3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59D59" w14:textId="77777777" w:rsidR="002C32BC" w:rsidRPr="000244DD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eastAsia="da-DK"/>
              </w:rPr>
              <w:t>SARS-CoV-2 infection and mental disorder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24888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a-DK"/>
              </w:rPr>
              <w:t>6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56424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a-DK"/>
              </w:rPr>
              <w:t>33,005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FB801" w14:textId="77777777" w:rsidR="002C32BC" w:rsidRPr="000244DD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a-DK"/>
              </w:rPr>
              <w:t>0.35 (0.22-0.56)</w:t>
            </w:r>
          </w:p>
        </w:tc>
      </w:tr>
      <w:tr w:rsidR="002C32BC" w:rsidRPr="000244DD" w14:paraId="0E312D52" w14:textId="77777777" w:rsidTr="001115EE">
        <w:trPr>
          <w:trHeight w:val="315"/>
        </w:trPr>
        <w:tc>
          <w:tcPr>
            <w:tcW w:w="3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322658" w14:textId="77777777" w:rsidR="002C32BC" w:rsidRPr="000244DD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5A66E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EA71A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5D5275" w14:textId="77777777" w:rsidR="002C32BC" w:rsidRPr="000244DD" w:rsidRDefault="002C32BC" w:rsidP="001115EE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</w:p>
        </w:tc>
      </w:tr>
      <w:tr w:rsidR="002C32BC" w:rsidRPr="000244DD" w14:paraId="46740842" w14:textId="77777777" w:rsidTr="001115EE">
        <w:trPr>
          <w:trHeight w:val="540"/>
        </w:trPr>
        <w:tc>
          <w:tcPr>
            <w:tcW w:w="3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A45BF6" w14:textId="77777777" w:rsidR="002C32BC" w:rsidRPr="000244DD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eastAsia="da-DK"/>
              </w:rPr>
              <w:t>SARS-CoV-2 infection and severe mental disorders</w:t>
            </w: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da-DK"/>
              </w:rPr>
              <w:t>‡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8B68C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a-DK"/>
              </w:rPr>
              <w:t>3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FEBF4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a-DK"/>
              </w:rPr>
              <w:t>10,944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BDA57" w14:textId="77777777" w:rsidR="002C32BC" w:rsidRPr="000244DD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a-DK"/>
              </w:rPr>
              <w:t>0.50 (0.29-0.81)</w:t>
            </w:r>
          </w:p>
        </w:tc>
      </w:tr>
      <w:tr w:rsidR="002C32BC" w:rsidRPr="000244DD" w14:paraId="0407F1E8" w14:textId="77777777" w:rsidTr="001115EE">
        <w:trPr>
          <w:trHeight w:val="315"/>
        </w:trPr>
        <w:tc>
          <w:tcPr>
            <w:tcW w:w="3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6D9ED8" w14:textId="77777777" w:rsidR="002C32BC" w:rsidRPr="000244DD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3C0A0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19337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97DB2" w14:textId="77777777" w:rsidR="002C32BC" w:rsidRPr="000244DD" w:rsidRDefault="002C32BC" w:rsidP="001115EE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</w:p>
        </w:tc>
      </w:tr>
      <w:tr w:rsidR="002C32BC" w:rsidRPr="000244DD" w14:paraId="040DC884" w14:textId="77777777" w:rsidTr="001115EE">
        <w:trPr>
          <w:trHeight w:val="510"/>
        </w:trPr>
        <w:tc>
          <w:tcPr>
            <w:tcW w:w="3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D7F566" w14:textId="77777777" w:rsidR="002C32BC" w:rsidRPr="000244DD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eastAsia="da-DK"/>
              </w:rPr>
              <w:t xml:space="preserve">SARS-CoV-2 infection and substance misuse§ 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E12A9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a-DK"/>
              </w:rPr>
              <w:t>19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4EB79B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a-DK"/>
              </w:rPr>
              <w:t>12,049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6A9D3" w14:textId="77777777" w:rsidR="002C32BC" w:rsidRPr="000244DD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a-DK"/>
              </w:rPr>
              <w:t>0.42 (0.15-0.99)</w:t>
            </w:r>
          </w:p>
        </w:tc>
      </w:tr>
      <w:tr w:rsidR="002C32BC" w:rsidRPr="000244DD" w14:paraId="26A55CDA" w14:textId="77777777" w:rsidTr="001115EE">
        <w:trPr>
          <w:trHeight w:val="315"/>
        </w:trPr>
        <w:tc>
          <w:tcPr>
            <w:tcW w:w="3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D220A9" w14:textId="77777777" w:rsidR="002C32BC" w:rsidRPr="000244DD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3BA96B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F464A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84540" w14:textId="77777777" w:rsidR="002C32BC" w:rsidRPr="000244DD" w:rsidRDefault="002C32BC" w:rsidP="001115EE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</w:p>
        </w:tc>
      </w:tr>
      <w:tr w:rsidR="002C32BC" w:rsidRPr="000244DD" w14:paraId="58BC920B" w14:textId="77777777" w:rsidTr="001115EE">
        <w:trPr>
          <w:trHeight w:val="540"/>
        </w:trPr>
        <w:tc>
          <w:tcPr>
            <w:tcW w:w="3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E7DE4E" w14:textId="77777777" w:rsidR="002C32BC" w:rsidRPr="000244DD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eastAsia="da-DK"/>
              </w:rPr>
              <w:t>SARS-CoV-2 infection and homelessness</w:t>
            </w: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da-DK"/>
              </w:rPr>
              <w:t>¶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82F47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a-DK"/>
              </w:rPr>
              <w:t>5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A8192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a-DK"/>
              </w:rPr>
              <w:t>1,568</w:t>
            </w: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9A285" w14:textId="77777777" w:rsidR="002C32BC" w:rsidRPr="000244DD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a-DK"/>
              </w:rPr>
              <w:t>0.48 (0.18-1.12)</w:t>
            </w:r>
          </w:p>
        </w:tc>
      </w:tr>
      <w:tr w:rsidR="002C32BC" w:rsidRPr="000244DD" w14:paraId="1C642306" w14:textId="77777777" w:rsidTr="001115EE">
        <w:trPr>
          <w:trHeight w:val="315"/>
        </w:trPr>
        <w:tc>
          <w:tcPr>
            <w:tcW w:w="3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3BA602" w14:textId="77777777" w:rsidR="002C32BC" w:rsidRPr="000244DD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C77C9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6C4ACA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</w:p>
        </w:tc>
        <w:tc>
          <w:tcPr>
            <w:tcW w:w="2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DE917" w14:textId="77777777" w:rsidR="002C32BC" w:rsidRPr="000244DD" w:rsidRDefault="002C32BC" w:rsidP="001115EE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val="da-DK" w:eastAsia="da-DK"/>
              </w:rPr>
            </w:pPr>
          </w:p>
        </w:tc>
      </w:tr>
      <w:tr w:rsidR="002C32BC" w:rsidRPr="000244DD" w14:paraId="3EA2C514" w14:textId="77777777" w:rsidTr="001115EE">
        <w:trPr>
          <w:trHeight w:val="555"/>
        </w:trPr>
        <w:tc>
          <w:tcPr>
            <w:tcW w:w="383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8A066D6" w14:textId="77777777" w:rsidR="002C32BC" w:rsidRPr="000244DD" w:rsidRDefault="002C32BC" w:rsidP="001115E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eastAsia="da-DK"/>
              </w:rPr>
              <w:t>SARS-CoV-2 infection and imprisonment</w:t>
            </w: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da-DK"/>
              </w:rPr>
              <w:t>¶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95E86C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a-DK"/>
              </w:rPr>
              <w:t>6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02586B" w14:textId="77777777" w:rsidR="002C32BC" w:rsidRPr="000244DD" w:rsidRDefault="002C32BC" w:rsidP="001115E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a-DK"/>
              </w:rPr>
              <w:t>44,148</w:t>
            </w:r>
          </w:p>
        </w:tc>
        <w:tc>
          <w:tcPr>
            <w:tcW w:w="206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06CAE7" w14:textId="77777777" w:rsidR="002C32BC" w:rsidRPr="000244DD" w:rsidRDefault="002C32BC" w:rsidP="001115EE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a-DK" w:eastAsia="da-DK"/>
              </w:rPr>
            </w:pPr>
            <w:r w:rsidRPr="000244DD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da-DK"/>
              </w:rPr>
              <w:t>0.17 (0.07-0.35)</w:t>
            </w:r>
          </w:p>
        </w:tc>
      </w:tr>
    </w:tbl>
    <w:p w14:paraId="1B38C62F" w14:textId="77777777" w:rsidR="002C32BC" w:rsidRPr="00B02806" w:rsidRDefault="002C32BC" w:rsidP="002C32BC">
      <w:pPr>
        <w:spacing w:line="240" w:lineRule="auto"/>
        <w:rPr>
          <w:rFonts w:cs="Times New Roman"/>
          <w:sz w:val="20"/>
          <w:szCs w:val="20"/>
        </w:rPr>
      </w:pPr>
      <w:r w:rsidRPr="00D56628">
        <w:rPr>
          <w:rFonts w:asciiTheme="majorHAnsi" w:hAnsiTheme="majorHAnsi" w:cstheme="majorHAnsi"/>
          <w:vertAlign w:val="superscript"/>
        </w:rPr>
        <w:t>*</w:t>
      </w:r>
      <w:r w:rsidRPr="00D56628">
        <w:rPr>
          <w:rFonts w:asciiTheme="majorHAnsi" w:hAnsiTheme="majorHAnsi" w:cstheme="majorHAnsi"/>
        </w:rPr>
        <w:t xml:space="preserve"> Only individuals who were aged 15 years and over at start of the follow-up, </w:t>
      </w:r>
      <w:proofErr w:type="gramStart"/>
      <w:r w:rsidRPr="00D56628">
        <w:rPr>
          <w:rFonts w:asciiTheme="majorHAnsi" w:hAnsiTheme="majorHAnsi" w:cstheme="majorHAnsi"/>
        </w:rPr>
        <w:t>i.e.</w:t>
      </w:r>
      <w:proofErr w:type="gramEnd"/>
      <w:r w:rsidRPr="00D56628">
        <w:rPr>
          <w:rFonts w:asciiTheme="majorHAnsi" w:hAnsiTheme="majorHAnsi" w:cstheme="majorHAnsi"/>
        </w:rPr>
        <w:t xml:space="preserve"> </w:t>
      </w:r>
      <w:r w:rsidRPr="00D56628">
        <w:rPr>
          <w:rFonts w:cs="Times New Roman"/>
          <w:lang w:val="en-GB"/>
        </w:rPr>
        <w:t xml:space="preserve">Feb 27, 2020, were included in this analysis. </w:t>
      </w:r>
      <w:r w:rsidRPr="00D56628">
        <w:rPr>
          <w:rFonts w:asciiTheme="majorHAnsi" w:hAnsiTheme="majorHAnsi" w:cstheme="majorHAnsi"/>
          <w:b/>
          <w:bCs/>
          <w:vertAlign w:val="superscript"/>
          <w:lang w:val="en-GB"/>
        </w:rPr>
        <w:t>†</w:t>
      </w:r>
      <w:r w:rsidRPr="00D56628">
        <w:rPr>
          <w:rFonts w:asciiTheme="majorHAnsi" w:hAnsiTheme="majorHAnsi" w:cstheme="majorHAnsi"/>
        </w:rPr>
        <w:t xml:space="preserve">Each case was matched to two comparisons who were of same sex and age and without SARS-CoV-2 infection. For 44 cases, no comparison could be identified. </w:t>
      </w:r>
      <w:r w:rsidRPr="00D56628">
        <w:rPr>
          <w:rFonts w:cs="Times New Roman"/>
          <w:vertAlign w:val="superscript"/>
          <w:lang w:val="en-GB"/>
        </w:rPr>
        <w:t>‡</w:t>
      </w:r>
      <w:r w:rsidRPr="00D56628">
        <w:rPr>
          <w:rFonts w:cs="Times New Roman"/>
          <w:lang w:val="en-GB"/>
        </w:rPr>
        <w:t xml:space="preserve">Defined as any pre-existing chronic medical condition diagnosed prior to Feb 27, 2020. </w:t>
      </w:r>
      <w:r w:rsidRPr="00D56628">
        <w:rPr>
          <w:rFonts w:cs="Times New Roman"/>
          <w:vertAlign w:val="superscript"/>
          <w:lang w:val="en-GB"/>
        </w:rPr>
        <w:t>§</w:t>
      </w:r>
      <w:r w:rsidRPr="00D56628">
        <w:rPr>
          <w:rFonts w:cs="Times New Roman"/>
          <w:lang w:val="en-GB"/>
        </w:rPr>
        <w:t xml:space="preserve">Severe mental disorders defined as any pre-existing severe mental illness (schizophrenia diagnosis, bipolar disorder, or depressive disorder) diagnosed prior to Feb 27, 2020. </w:t>
      </w:r>
      <w:r w:rsidRPr="00D56628">
        <w:rPr>
          <w:rFonts w:ascii="Arial" w:eastAsia="Times New Roman" w:hAnsi="Arial" w:cs="Arial"/>
          <w:color w:val="000000"/>
          <w:sz w:val="20"/>
          <w:szCs w:val="20"/>
          <w:vertAlign w:val="superscript"/>
          <w:lang w:val="en-GB" w:eastAsia="de-DE"/>
        </w:rPr>
        <w:t>¶</w:t>
      </w:r>
      <w:r w:rsidRPr="00D56628">
        <w:rPr>
          <w:rFonts w:cs="Times New Roman"/>
          <w:lang w:val="en-GB"/>
        </w:rPr>
        <w:t xml:space="preserve">Substance misuse defined as any pre-existing alcohol or drug misuse diagnosed prior to Feb 27, 2020. </w:t>
      </w:r>
      <w:r w:rsidRPr="00D56628">
        <w:rPr>
          <w:rFonts w:cs="Times New Roman"/>
          <w:vertAlign w:val="superscript"/>
        </w:rPr>
        <w:t>**</w:t>
      </w:r>
      <w:r w:rsidRPr="00D56628">
        <w:rPr>
          <w:rFonts w:cs="Times New Roman"/>
          <w:lang w:val="en-GB"/>
        </w:rPr>
        <w:t xml:space="preserve">Defined as any history of </w:t>
      </w:r>
      <w:r>
        <w:rPr>
          <w:rFonts w:cs="Times New Roman"/>
          <w:lang w:val="en-GB"/>
        </w:rPr>
        <w:t>homelessness</w:t>
      </w:r>
      <w:r w:rsidRPr="00D56628">
        <w:rPr>
          <w:rFonts w:cs="Times New Roman"/>
          <w:lang w:val="en-GB"/>
        </w:rPr>
        <w:t>/imprisonment.</w:t>
      </w:r>
      <w:r w:rsidRPr="0051712D">
        <w:rPr>
          <w:rFonts w:cs="Times New Roman"/>
          <w:lang w:val="en-GB"/>
        </w:rPr>
        <w:t xml:space="preserve"> </w:t>
      </w:r>
    </w:p>
    <w:p w14:paraId="754A3407" w14:textId="6C17B04B" w:rsidR="00F37594" w:rsidRDefault="00F37594"/>
    <w:sectPr w:rsidR="00F37594"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82869C8"/>
    <w:multiLevelType w:val="hybridMultilevel"/>
    <w:tmpl w:val="456EFAB8"/>
    <w:lvl w:ilvl="0" w:tplc="0406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2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C32BC"/>
    <w:rsid w:val="002C32BC"/>
    <w:rsid w:val="00882739"/>
    <w:rsid w:val="00F375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318197D3"/>
  <w15:chartTrackingRefBased/>
  <w15:docId w15:val="{378AAE21-03D7-431A-AD8A-05079215A0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C32BC"/>
    <w:pPr>
      <w:spacing w:after="160" w:line="259" w:lineRule="auto"/>
    </w:pPr>
    <w:rPr>
      <w:rFonts w:ascii="Times New Roman" w:eastAsia="SimSun" w:hAnsi="Times New Roman"/>
      <w:sz w:val="24"/>
      <w:szCs w:val="24"/>
      <w:lang w:val="en-US"/>
    </w:rPr>
  </w:style>
  <w:style w:type="paragraph" w:styleId="Overskrift2">
    <w:name w:val="heading 2"/>
    <w:basedOn w:val="Normal"/>
    <w:link w:val="Overskrift2Tegn"/>
    <w:uiPriority w:val="9"/>
    <w:qFormat/>
    <w:rsid w:val="00882739"/>
    <w:pPr>
      <w:spacing w:before="100" w:beforeAutospacing="1" w:after="100" w:afterAutospacing="1"/>
      <w:outlineLvl w:val="1"/>
    </w:pPr>
    <w:rPr>
      <w:rFonts w:eastAsia="Times New Roman" w:cs="Times New Roman"/>
      <w:b/>
      <w:bCs/>
      <w:sz w:val="36"/>
      <w:szCs w:val="36"/>
      <w:lang w:eastAsia="de-DE"/>
    </w:rPr>
  </w:style>
  <w:style w:type="paragraph" w:styleId="Overskrift3">
    <w:name w:val="heading 3"/>
    <w:basedOn w:val="Normal"/>
    <w:link w:val="Overskrift3Tegn"/>
    <w:uiPriority w:val="9"/>
    <w:qFormat/>
    <w:rsid w:val="00882739"/>
    <w:pPr>
      <w:spacing w:before="100" w:beforeAutospacing="1" w:after="100" w:afterAutospacing="1"/>
      <w:outlineLvl w:val="2"/>
    </w:pPr>
    <w:rPr>
      <w:rFonts w:eastAsia="Times New Roman" w:cs="Times New Roman"/>
      <w:b/>
      <w:bCs/>
      <w:sz w:val="27"/>
      <w:szCs w:val="27"/>
      <w:lang w:eastAsia="de-DE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character" w:customStyle="1" w:styleId="Overskrift2Tegn">
    <w:name w:val="Overskrift 2 Tegn"/>
    <w:basedOn w:val="Standardskrifttypeiafsnit"/>
    <w:link w:val="Overskrift2"/>
    <w:uiPriority w:val="9"/>
    <w:rsid w:val="00882739"/>
    <w:rPr>
      <w:rFonts w:ascii="Times New Roman" w:eastAsia="Times New Roman" w:hAnsi="Times New Roman" w:cs="Times New Roman"/>
      <w:b/>
      <w:bCs/>
      <w:sz w:val="36"/>
      <w:szCs w:val="36"/>
      <w:lang w:val="en-GB" w:eastAsia="de-DE"/>
    </w:rPr>
  </w:style>
  <w:style w:type="character" w:customStyle="1" w:styleId="Overskrift3Tegn">
    <w:name w:val="Overskrift 3 Tegn"/>
    <w:basedOn w:val="Standardskrifttypeiafsnit"/>
    <w:link w:val="Overskrift3"/>
    <w:uiPriority w:val="9"/>
    <w:rsid w:val="00882739"/>
    <w:rPr>
      <w:rFonts w:ascii="Times New Roman" w:eastAsia="Times New Roman" w:hAnsi="Times New Roman" w:cs="Times New Roman"/>
      <w:b/>
      <w:bCs/>
      <w:sz w:val="27"/>
      <w:szCs w:val="27"/>
      <w:lang w:val="en-GB" w:eastAsia="de-DE"/>
    </w:rPr>
  </w:style>
  <w:style w:type="character" w:styleId="Strk">
    <w:name w:val="Strong"/>
    <w:basedOn w:val="Standardskrifttypeiafsnit"/>
    <w:uiPriority w:val="22"/>
    <w:qFormat/>
    <w:rsid w:val="00882739"/>
    <w:rPr>
      <w:b/>
      <w:bCs/>
    </w:rPr>
  </w:style>
  <w:style w:type="paragraph" w:styleId="Listeafsnit">
    <w:name w:val="List Paragraph"/>
    <w:basedOn w:val="Normal"/>
    <w:uiPriority w:val="34"/>
    <w:qFormat/>
    <w:rsid w:val="002C32B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tiff"/><Relationship Id="rId5" Type="http://schemas.openxmlformats.org/officeDocument/2006/relationships/image" Target="media/image1.tif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Anettes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1384</Words>
  <Characters>8444</Characters>
  <Application>Microsoft Office Word</Application>
  <DocSecurity>0</DocSecurity>
  <Lines>70</Lines>
  <Paragraphs>19</Paragraphs>
  <ScaleCrop>false</ScaleCrop>
  <Company>Region Hovedstaden</Company>
  <LinksUpToDate>false</LinksUpToDate>
  <CharactersWithSpaces>98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ette Erlangsen</dc:creator>
  <cp:keywords/>
  <dc:description/>
  <cp:lastModifiedBy>Annette Erlangsen</cp:lastModifiedBy>
  <cp:revision>1</cp:revision>
  <dcterms:created xsi:type="dcterms:W3CDTF">2022-12-02T22:41:00Z</dcterms:created>
  <dcterms:modified xsi:type="dcterms:W3CDTF">2022-12-02T22:42:00Z</dcterms:modified>
</cp:coreProperties>
</file>